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0E0" w:rsidRDefault="00435E62">
      <w:pPr>
        <w:pStyle w:val="Text"/>
        <w:ind w:firstLine="0"/>
        <w:rPr>
          <w:sz w:val="18"/>
          <w:szCs w:val="18"/>
        </w:rPr>
      </w:pPr>
      <w:r>
        <w:rPr>
          <w:sz w:val="18"/>
          <w:szCs w:val="18"/>
        </w:rPr>
        <w:footnoteReference w:customMarkFollows="1" w:id="2"/>
        <w:sym w:font="Symbol" w:char="F020"/>
      </w:r>
    </w:p>
    <w:p w:rsidR="00805AEA" w:rsidRDefault="00692927">
      <w:pPr>
        <w:pStyle w:val="Title"/>
        <w:framePr w:wrap="notBeside"/>
      </w:pPr>
      <w:r>
        <w:t xml:space="preserve">Comparison of </w:t>
      </w:r>
      <w:r w:rsidR="00805AEA">
        <w:t xml:space="preserve">Multiple </w:t>
      </w:r>
      <w:r w:rsidR="00E40449">
        <w:t xml:space="preserve">Cloud </w:t>
      </w:r>
      <w:r w:rsidR="00805AEA">
        <w:t>Frameworks</w:t>
      </w:r>
      <w:r>
        <w:t xml:space="preserve"> </w:t>
      </w:r>
    </w:p>
    <w:p w:rsidR="00EB70E0" w:rsidRDefault="00AE2477">
      <w:pPr>
        <w:pStyle w:val="Authors"/>
        <w:framePr w:wrap="notBeside"/>
      </w:pPr>
      <w:r>
        <w:t xml:space="preserve">Gregor von Laszewski, </w:t>
      </w:r>
      <w:r w:rsidR="008B1839">
        <w:t>Javier Diaz, Fugang Wang, Geoffrey C. Fox</w:t>
      </w:r>
      <w:r w:rsidR="008B1839">
        <w:br/>
      </w:r>
      <w:r w:rsidR="008B1839">
        <w:rPr>
          <w:rStyle w:val="MemberType"/>
        </w:rPr>
        <w:t>Indiana University, Bloomington, IN 47408</w:t>
      </w:r>
      <w:r w:rsidR="008B1839">
        <w:rPr>
          <w:rStyle w:val="MemberType"/>
        </w:rPr>
        <w:br/>
        <w:t>laszewski@gmail.com</w:t>
      </w:r>
    </w:p>
    <w:p w:rsidR="00805AEA" w:rsidRDefault="00E619AC" w:rsidP="00E619AC">
      <w:pPr>
        <w:pStyle w:val="Abstract"/>
        <w:ind w:firstLine="0"/>
      </w:pPr>
      <w:r>
        <w:rPr>
          <w:i/>
          <w:iCs/>
        </w:rPr>
        <w:tab/>
      </w:r>
      <w:r w:rsidR="00435E62">
        <w:rPr>
          <w:i/>
          <w:iCs/>
        </w:rPr>
        <w:t>Abstract</w:t>
      </w:r>
      <w:r w:rsidR="00435E62">
        <w:t>—</w:t>
      </w:r>
      <w:r w:rsidR="00E94AE6">
        <w:t xml:space="preserve"> </w:t>
      </w:r>
      <w:r w:rsidR="008E7429">
        <w:t xml:space="preserve">Today, </w:t>
      </w:r>
      <w:r w:rsidR="00A61B13">
        <w:t>m</w:t>
      </w:r>
      <w:r w:rsidR="00692927">
        <w:t xml:space="preserve">any cloud </w:t>
      </w:r>
      <w:r w:rsidR="00B15EB4">
        <w:t>I</w:t>
      </w:r>
      <w:r w:rsidR="00692927">
        <w:t xml:space="preserve">nfrastructure as a </w:t>
      </w:r>
      <w:r w:rsidR="00B15EB4">
        <w:t>S</w:t>
      </w:r>
      <w:r w:rsidR="00692927">
        <w:t xml:space="preserve">ervice </w:t>
      </w:r>
      <w:r w:rsidR="00411D14">
        <w:t>(IaaS)</w:t>
      </w:r>
      <w:r w:rsidR="00692927">
        <w:t xml:space="preserve"> frameworks </w:t>
      </w:r>
      <w:r w:rsidR="00AE2477">
        <w:t>exist</w:t>
      </w:r>
      <w:r w:rsidR="00A61B13">
        <w:t xml:space="preserve">. </w:t>
      </w:r>
      <w:r w:rsidR="00AE2477">
        <w:t xml:space="preserve"> </w:t>
      </w:r>
      <w:r w:rsidR="00A61B13">
        <w:t>U</w:t>
      </w:r>
      <w:r w:rsidR="00AE2477">
        <w:t>sers, developers</w:t>
      </w:r>
      <w:r w:rsidR="004B36EC">
        <w:t>,</w:t>
      </w:r>
      <w:r w:rsidR="00AE2477">
        <w:t xml:space="preserve"> and administrators have to make a decision</w:t>
      </w:r>
      <w:r w:rsidR="004B36EC">
        <w:t xml:space="preserve"> about</w:t>
      </w:r>
      <w:r w:rsidR="00AE2477">
        <w:t xml:space="preserve"> which environment is best suited for them. </w:t>
      </w:r>
      <w:r w:rsidR="00870386">
        <w:t xml:space="preserve">Unfortunately, the comparison of such frameworks is difficult </w:t>
      </w:r>
      <w:r w:rsidR="007E1FD3">
        <w:t>because</w:t>
      </w:r>
      <w:r w:rsidR="004B36EC">
        <w:t xml:space="preserve"> either</w:t>
      </w:r>
      <w:r w:rsidR="00870386">
        <w:t xml:space="preserve"> users </w:t>
      </w:r>
      <w:r w:rsidR="004B36EC">
        <w:t>do</w:t>
      </w:r>
      <w:r w:rsidR="00870386">
        <w:t xml:space="preserve"> not have access to all of them or</w:t>
      </w:r>
      <w:r w:rsidR="004B36EC">
        <w:t xml:space="preserve"> they</w:t>
      </w:r>
      <w:r w:rsidR="00870386">
        <w:t xml:space="preserve"> are comparing the performance of such systems on different resources</w:t>
      </w:r>
      <w:r w:rsidR="004B36EC">
        <w:t xml:space="preserve">, which </w:t>
      </w:r>
      <w:r w:rsidR="007E1FD3">
        <w:t xml:space="preserve">make it </w:t>
      </w:r>
      <w:r w:rsidR="004B36EC">
        <w:t>difficult</w:t>
      </w:r>
      <w:r w:rsidR="00870386">
        <w:t xml:space="preserve"> </w:t>
      </w:r>
      <w:r w:rsidR="007E1FD3">
        <w:t xml:space="preserve">to obtain </w:t>
      </w:r>
      <w:r w:rsidR="00870386">
        <w:t xml:space="preserve">objective comparisons. Hence, the community benefits from the availability of a testbed on which comparisons between the IaaS frameworks can be conducted. </w:t>
      </w:r>
      <w:r w:rsidR="00805AEA">
        <w:t xml:space="preserve">FutureGrid </w:t>
      </w:r>
      <w:r w:rsidR="007E1FD3">
        <w:t xml:space="preserve">aims </w:t>
      </w:r>
      <w:r w:rsidR="00250C8A">
        <w:t>to offer</w:t>
      </w:r>
      <w:r w:rsidR="00805AEA">
        <w:t xml:space="preserve"> a number of IaaS including Nimbus, Eucalyptus, OpenStack, </w:t>
      </w:r>
      <w:r w:rsidR="00411D14">
        <w:t>and</w:t>
      </w:r>
      <w:r w:rsidR="00805AEA">
        <w:t xml:space="preserve"> OpenNebula. One of the important </w:t>
      </w:r>
      <w:r w:rsidR="004D607D">
        <w:t xml:space="preserve">features that FutureGrid provides is not only the </w:t>
      </w:r>
      <w:r w:rsidR="00250C8A">
        <w:t xml:space="preserve">ability to compare </w:t>
      </w:r>
      <w:r w:rsidR="004D607D">
        <w:t>between IaaS framework</w:t>
      </w:r>
      <w:r w:rsidR="00411D14">
        <w:t>s</w:t>
      </w:r>
      <w:r w:rsidR="004D607D">
        <w:t xml:space="preserve">, but also </w:t>
      </w:r>
      <w:r w:rsidR="00250C8A">
        <w:t xml:space="preserve">to </w:t>
      </w:r>
      <w:r w:rsidR="004D607D">
        <w:t xml:space="preserve">compare them in regards to </w:t>
      </w:r>
      <w:r w:rsidR="00805AEA">
        <w:t>bare-metal and traditional high-performance computing services. In this paper</w:t>
      </w:r>
      <w:r w:rsidR="00250C8A">
        <w:t>,</w:t>
      </w:r>
      <w:r w:rsidR="00805AEA">
        <w:t xml:space="preserve"> we outline </w:t>
      </w:r>
      <w:r w:rsidR="004D607D">
        <w:t>some of our initial findings by</w:t>
      </w:r>
      <w:r w:rsidR="00805AEA">
        <w:t xml:space="preserve"> providing such a testbed</w:t>
      </w:r>
      <w:r w:rsidR="004D607D">
        <w:t>.</w:t>
      </w:r>
      <w:r w:rsidR="00805AEA">
        <w:t xml:space="preserve"> As one of our conclusions, we </w:t>
      </w:r>
      <w:r w:rsidR="004D607D">
        <w:t xml:space="preserve">also present our work on making access to the various infrastructures on FutureGrid easier. </w:t>
      </w:r>
    </w:p>
    <w:p w:rsidR="00EB70E0" w:rsidRDefault="00EB70E0"/>
    <w:p w:rsidR="00EB70E0" w:rsidRDefault="00435E62" w:rsidP="001634D5">
      <w:pPr>
        <w:pStyle w:val="IndexTerms"/>
      </w:pPr>
      <w:bookmarkStart w:id="0" w:name="PointTmp"/>
      <w:r>
        <w:rPr>
          <w:i/>
          <w:iCs/>
        </w:rPr>
        <w:t>Index Terms</w:t>
      </w:r>
      <w:r>
        <w:t>—</w:t>
      </w:r>
      <w:r w:rsidR="00250C8A">
        <w:t>C</w:t>
      </w:r>
      <w:r w:rsidR="00E94AE6">
        <w:t xml:space="preserve">loud, </w:t>
      </w:r>
      <w:r w:rsidR="00250C8A">
        <w:t>G</w:t>
      </w:r>
      <w:r w:rsidR="00E94AE6">
        <w:t>rid, Nimbus, Eucalyptus, OpenStack, OpenNebula, RAIN, FutureGrid</w:t>
      </w:r>
    </w:p>
    <w:bookmarkEnd w:id="0"/>
    <w:p w:rsidR="00A12466" w:rsidRDefault="00A12466">
      <w:pPr>
        <w:pStyle w:val="Heading1"/>
      </w:pPr>
      <w:r>
        <w:t>Introduction</w:t>
      </w:r>
    </w:p>
    <w:p w:rsidR="00010301" w:rsidRDefault="00A12466" w:rsidP="0096434B">
      <w:pPr>
        <w:pStyle w:val="Text"/>
      </w:pPr>
      <w:r>
        <w:t xml:space="preserve">Cloud computing has become an important </w:t>
      </w:r>
      <w:r w:rsidR="007E1FD3">
        <w:t xml:space="preserve">tool </w:t>
      </w:r>
      <w:r w:rsidR="0096434B">
        <w:t>to</w:t>
      </w:r>
      <w:r w:rsidR="001E7027">
        <w:t xml:space="preserve"> deliver </w:t>
      </w:r>
      <w:r w:rsidR="0096434B">
        <w:t>infrastructure</w:t>
      </w:r>
      <w:r w:rsidR="004D607D">
        <w:t xml:space="preserve"> as a </w:t>
      </w:r>
      <w:r w:rsidR="0096434B">
        <w:t xml:space="preserve">service </w:t>
      </w:r>
      <w:r w:rsidR="004D607D">
        <w:t xml:space="preserve">(IaaS) </w:t>
      </w:r>
      <w:r w:rsidR="0096434B">
        <w:t xml:space="preserve">to </w:t>
      </w:r>
      <w:r w:rsidR="001E7027">
        <w:t>users that require a great deal of customization</w:t>
      </w:r>
      <w:r w:rsidR="0096434B">
        <w:t xml:space="preserve"> and management of their own software stacks. In addition</w:t>
      </w:r>
      <w:r w:rsidR="003F140E">
        <w:t>,</w:t>
      </w:r>
      <w:r w:rsidR="0096434B">
        <w:t xml:space="preserve"> we </w:t>
      </w:r>
      <w:r w:rsidR="004D607D">
        <w:t>observe</w:t>
      </w:r>
      <w:r w:rsidR="0096434B">
        <w:t xml:space="preserve"> </w:t>
      </w:r>
      <w:r w:rsidR="00AE2439">
        <w:t xml:space="preserve">that </w:t>
      </w:r>
      <w:r w:rsidR="0096434B">
        <w:t xml:space="preserve">users demand further abstraction and expect platforms </w:t>
      </w:r>
      <w:r w:rsidR="004D607D">
        <w:t xml:space="preserve">as a service (PaaS) </w:t>
      </w:r>
      <w:r w:rsidR="0096434B">
        <w:t xml:space="preserve">to be readily available to conduct </w:t>
      </w:r>
      <w:r w:rsidR="007E309E">
        <w:t>higher-level</w:t>
      </w:r>
      <w:r w:rsidR="004D607D">
        <w:t xml:space="preserve"> </w:t>
      </w:r>
      <w:r w:rsidR="0096434B">
        <w:t xml:space="preserve">development efforts. </w:t>
      </w:r>
      <w:r>
        <w:t xml:space="preserve">Together IaaS and PaaS can provide potent solutions not only to business users, but also to the educational and scientific computing communities. </w:t>
      </w:r>
      <w:r w:rsidR="004D607D">
        <w:t xml:space="preserve">We observe that </w:t>
      </w:r>
      <w:r w:rsidR="00010301">
        <w:t xml:space="preserve">in the scientific community </w:t>
      </w:r>
      <w:r w:rsidR="004D607D">
        <w:t xml:space="preserve">we can distinguish </w:t>
      </w:r>
      <w:r w:rsidR="00010301">
        <w:t>a number of</w:t>
      </w:r>
      <w:r w:rsidR="004D607D">
        <w:t xml:space="preserve"> </w:t>
      </w:r>
      <w:r w:rsidR="004F2D18">
        <w:t xml:space="preserve">typical </w:t>
      </w:r>
      <w:r w:rsidR="004D607D">
        <w:t xml:space="preserve">user </w:t>
      </w:r>
      <w:r w:rsidR="007E1FD3">
        <w:t xml:space="preserve">categories </w:t>
      </w:r>
      <w:r w:rsidR="004F2D18">
        <w:t xml:space="preserve">based on </w:t>
      </w:r>
      <w:r w:rsidR="00210D5E">
        <w:t xml:space="preserve">their usage in </w:t>
      </w:r>
      <w:r w:rsidR="00BF691C">
        <w:t>regards</w:t>
      </w:r>
      <w:r w:rsidR="00210D5E">
        <w:t xml:space="preserve"> to scale,</w:t>
      </w:r>
      <w:r w:rsidR="004F2D18">
        <w:t xml:space="preserve"> virtual machines used, computational tasks, and the number of users served by the services.</w:t>
      </w:r>
      <w:r w:rsidR="00010301">
        <w:t xml:space="preserve"> </w:t>
      </w:r>
      <w:r w:rsidR="006C0A1C">
        <w:t>In particular we are interested in the following use cases.</w:t>
      </w:r>
    </w:p>
    <w:p w:rsidR="00010301" w:rsidRDefault="00010301" w:rsidP="0096434B">
      <w:pPr>
        <w:pStyle w:val="Text"/>
      </w:pPr>
      <w:r>
        <w:t xml:space="preserve">First, </w:t>
      </w:r>
      <w:r w:rsidR="00D470EC">
        <w:t xml:space="preserve">we distinguish </w:t>
      </w:r>
      <w:r>
        <w:t xml:space="preserve">users that </w:t>
      </w:r>
      <w:r w:rsidR="004D607D">
        <w:t xml:space="preserve">demand very </w:t>
      </w:r>
      <w:r w:rsidR="006C0A1C">
        <w:t>few</w:t>
      </w:r>
      <w:r w:rsidR="004D607D">
        <w:t xml:space="preserve"> images but want to run them for a long period of time</w:t>
      </w:r>
      <w:r>
        <w:t xml:space="preserve"> with </w:t>
      </w:r>
      <w:r w:rsidR="00D470EC">
        <w:t xml:space="preserve">guarantees on </w:t>
      </w:r>
      <w:r>
        <w:t xml:space="preserve">high-availability. Such environments are </w:t>
      </w:r>
      <w:r w:rsidR="00AC31C6">
        <w:t xml:space="preserve">targeted </w:t>
      </w:r>
      <w:r>
        <w:t>to support what is today termed the “long tail of science”</w:t>
      </w:r>
      <w:r w:rsidR="00D470EC">
        <w:t xml:space="preserve">. </w:t>
      </w:r>
      <w:r w:rsidR="00AC31C6">
        <w:t>In this case</w:t>
      </w:r>
      <w:r w:rsidR="0099301F">
        <w:t>,</w:t>
      </w:r>
      <w:r w:rsidR="00D470EC">
        <w:t xml:space="preserve"> </w:t>
      </w:r>
      <w:r>
        <w:t xml:space="preserve">many </w:t>
      </w:r>
      <w:r w:rsidR="00D470EC">
        <w:t>millions</w:t>
      </w:r>
      <w:r>
        <w:t xml:space="preserve"> of scientific users with moderate computing needs benefit from the </w:t>
      </w:r>
      <w:r w:rsidR="00D4103C">
        <w:t>delivery</w:t>
      </w:r>
      <w:r>
        <w:t xml:space="preserve"> of less compute intense services.</w:t>
      </w:r>
    </w:p>
    <w:p w:rsidR="00010301" w:rsidRDefault="00010301" w:rsidP="00010301">
      <w:pPr>
        <w:pStyle w:val="Text"/>
      </w:pPr>
      <w:r>
        <w:t xml:space="preserve">Second, </w:t>
      </w:r>
      <w:r w:rsidR="00DD6F32">
        <w:t xml:space="preserve">we distinguish </w:t>
      </w:r>
      <w:r>
        <w:t>scientists requir</w:t>
      </w:r>
      <w:r w:rsidR="00AC31C6">
        <w:t>ing</w:t>
      </w:r>
      <w:r>
        <w:t xml:space="preserve"> a large number of resources to conduct actual calculations and analyses of data to be exposed to their community. This is the traditional high-performance computing use case. </w:t>
      </w:r>
    </w:p>
    <w:p w:rsidR="00A12466" w:rsidRDefault="00010301" w:rsidP="001E5704">
      <w:pPr>
        <w:pStyle w:val="Text"/>
      </w:pPr>
      <w:r>
        <w:t xml:space="preserve">Third, we </w:t>
      </w:r>
      <w:r w:rsidR="00DD6F32">
        <w:t xml:space="preserve">identified </w:t>
      </w:r>
      <w:r>
        <w:t xml:space="preserve">a class of users </w:t>
      </w:r>
      <w:r w:rsidR="00F4036F">
        <w:t>with requirements</w:t>
      </w:r>
      <w:r>
        <w:t xml:space="preserve"> in</w:t>
      </w:r>
      <w:r w:rsidR="00D4103C">
        <w:t>-</w:t>
      </w:r>
      <w:r>
        <w:t xml:space="preserve">between the two </w:t>
      </w:r>
      <w:r w:rsidR="00F4036F">
        <w:t>previous cases. These users have</w:t>
      </w:r>
      <w:r w:rsidR="00D4103C">
        <w:t xml:space="preserve"> modest but still significant demand o</w:t>
      </w:r>
      <w:r w:rsidR="00F4036F">
        <w:t>f</w:t>
      </w:r>
      <w:r w:rsidR="00D4103C">
        <w:t xml:space="preserve"> compute resources.</w:t>
      </w:r>
      <w:r w:rsidR="00D470EC">
        <w:t xml:space="preserve"> </w:t>
      </w:r>
      <w:r w:rsidR="001E5704">
        <w:t>Hence our use cases motivate three classes of infrastructures:</w:t>
      </w:r>
    </w:p>
    <w:p w:rsidR="001E5704" w:rsidRDefault="001E5704" w:rsidP="001E5704">
      <w:pPr>
        <w:pStyle w:val="Text"/>
      </w:pPr>
    </w:p>
    <w:p w:rsidR="001E5704" w:rsidRDefault="00DC577A" w:rsidP="001E5704">
      <w:pPr>
        <w:pStyle w:val="Text"/>
        <w:numPr>
          <w:ilvl w:val="0"/>
          <w:numId w:val="48"/>
        </w:numPr>
      </w:pPr>
      <w:r>
        <w:t>T</w:t>
      </w:r>
      <w:r w:rsidR="001E5704">
        <w:t>raditional high performance computing (HPC)</w:t>
      </w:r>
      <w:r w:rsidR="00D470EC">
        <w:t xml:space="preserve"> </w:t>
      </w:r>
      <w:r w:rsidR="001E5704">
        <w:t>services offered as part of traditional HPC centers</w:t>
      </w:r>
      <w:r>
        <w:t>.</w:t>
      </w:r>
    </w:p>
    <w:p w:rsidR="001E5704" w:rsidRDefault="00DC577A" w:rsidP="001E5704">
      <w:pPr>
        <w:pStyle w:val="Text"/>
        <w:numPr>
          <w:ilvl w:val="0"/>
          <w:numId w:val="48"/>
        </w:numPr>
      </w:pPr>
      <w:r>
        <w:t>H</w:t>
      </w:r>
      <w:r w:rsidR="001E5704">
        <w:t xml:space="preserve">osting services for production </w:t>
      </w:r>
      <w:r w:rsidR="004E25A9">
        <w:t xml:space="preserve">such as </w:t>
      </w:r>
      <w:r w:rsidR="001E5704">
        <w:t>services that cater to a community, including gateways, Web servers and others. Such services may interface with services that r</w:t>
      </w:r>
      <w:r>
        <w:t>un on traditional HPC resources.</w:t>
      </w:r>
    </w:p>
    <w:p w:rsidR="00D470EC" w:rsidRDefault="00D470EC" w:rsidP="00436DFF">
      <w:pPr>
        <w:pStyle w:val="Text"/>
        <w:numPr>
          <w:ilvl w:val="0"/>
          <w:numId w:val="48"/>
        </w:numPr>
      </w:pPr>
      <w:r>
        <w:t xml:space="preserve">Access to moderate compute resources to support many moderate calculations to its many users that demand it. </w:t>
      </w:r>
    </w:p>
    <w:p w:rsidR="001E5704" w:rsidRDefault="001E5704" w:rsidP="0099301F">
      <w:pPr>
        <w:pStyle w:val="Text"/>
        <w:ind w:left="360" w:firstLine="0"/>
      </w:pPr>
    </w:p>
    <w:p w:rsidR="001E5704" w:rsidRDefault="001E5704" w:rsidP="001E5704">
      <w:pPr>
        <w:pStyle w:val="Text"/>
        <w:ind w:firstLine="0"/>
      </w:pPr>
      <w:r>
        <w:t xml:space="preserve">Within this paper we focus on the third class of users. </w:t>
      </w:r>
      <w:r w:rsidR="00D470EC">
        <w:t>W</w:t>
      </w:r>
      <w:r>
        <w:t>e will identify the rational for some of the choices that we offer in FutureGrid and identify how to simplify access to an environment that provides so many choices.</w:t>
      </w:r>
      <w:r w:rsidR="006D11D1">
        <w:t xml:space="preserve"> </w:t>
      </w:r>
    </w:p>
    <w:p w:rsidR="008941DA" w:rsidRDefault="00486594" w:rsidP="008941DA">
      <w:pPr>
        <w:pStyle w:val="Text"/>
      </w:pPr>
      <w:r>
        <w:t xml:space="preserve">The paper is structured as follows. </w:t>
      </w:r>
      <w:r w:rsidR="004E25A9">
        <w:t>In Section II</w:t>
      </w:r>
      <w:r w:rsidR="00D470EC">
        <w:t>,</w:t>
      </w:r>
      <w:r w:rsidR="00935626">
        <w:t xml:space="preserve"> we</w:t>
      </w:r>
      <w:r w:rsidR="001E5704">
        <w:t xml:space="preserve"> present </w:t>
      </w:r>
      <w:r w:rsidR="00935626">
        <w:t xml:space="preserve">an overview </w:t>
      </w:r>
      <w:r w:rsidR="001E5704">
        <w:t xml:space="preserve">of </w:t>
      </w:r>
      <w:r w:rsidR="00935626">
        <w:t xml:space="preserve">FutureGrid </w:t>
      </w:r>
      <w:r w:rsidR="001E5704">
        <w:t xml:space="preserve">and </w:t>
      </w:r>
      <w:r w:rsidR="00210D5E">
        <w:t xml:space="preserve">explain </w:t>
      </w:r>
      <w:r w:rsidR="001E5704">
        <w:t xml:space="preserve">why FutureGrid provides the current services it offers. We </w:t>
      </w:r>
      <w:r w:rsidR="008C0271">
        <w:t xml:space="preserve">also </w:t>
      </w:r>
      <w:r w:rsidR="00AE2439">
        <w:t>outline</w:t>
      </w:r>
      <w:r w:rsidR="001E5704">
        <w:t xml:space="preserve"> some future directions </w:t>
      </w:r>
      <w:r w:rsidR="008C0271">
        <w:t>motivated by</w:t>
      </w:r>
      <w:r w:rsidR="001E5704">
        <w:t xml:space="preserve"> simple usage patterns observed in FutureGrid. One of the main </w:t>
      </w:r>
      <w:r w:rsidR="00210D5E">
        <w:t xml:space="preserve">objectives </w:t>
      </w:r>
      <w:r w:rsidR="001E5704">
        <w:t xml:space="preserve">of this paper is to contrast the different IaaS frameworks we offer and project first results of our </w:t>
      </w:r>
      <w:r w:rsidR="008941DA">
        <w:t>qualitative comparison</w:t>
      </w:r>
      <w:r w:rsidR="004335D5">
        <w:t xml:space="preserve"> described in Sections III and IV, respectively</w:t>
      </w:r>
      <w:r w:rsidR="008941DA">
        <w:t>. Based on our qualitative analysis we strive to provid</w:t>
      </w:r>
      <w:r w:rsidR="00991830">
        <w:t>e</w:t>
      </w:r>
      <w:r w:rsidR="008941DA">
        <w:t xml:space="preserve"> answers to the following questions: </w:t>
      </w:r>
    </w:p>
    <w:p w:rsidR="008941DA" w:rsidRPr="008941DA" w:rsidRDefault="008941DA" w:rsidP="008941DA">
      <w:pPr>
        <w:pStyle w:val="Text"/>
        <w:numPr>
          <w:ilvl w:val="0"/>
          <w:numId w:val="49"/>
        </w:numPr>
        <w:rPr>
          <w:i/>
        </w:rPr>
      </w:pPr>
      <w:r w:rsidRPr="008941DA">
        <w:rPr>
          <w:i/>
        </w:rPr>
        <w:t>Which IaaS framework is most suited for me?</w:t>
      </w:r>
    </w:p>
    <w:p w:rsidR="008941DA" w:rsidRPr="008941DA" w:rsidRDefault="008941DA" w:rsidP="008941DA">
      <w:pPr>
        <w:pStyle w:val="Text"/>
        <w:numPr>
          <w:ilvl w:val="0"/>
          <w:numId w:val="49"/>
        </w:numPr>
        <w:rPr>
          <w:i/>
        </w:rPr>
      </w:pPr>
      <w:r w:rsidRPr="008941DA">
        <w:rPr>
          <w:i/>
        </w:rPr>
        <w:t>How can I compare thes</w:t>
      </w:r>
      <w:r w:rsidR="00DF1DBA">
        <w:rPr>
          <w:i/>
        </w:rPr>
        <w:t>e</w:t>
      </w:r>
      <w:r w:rsidRPr="008941DA">
        <w:rPr>
          <w:i/>
        </w:rPr>
        <w:t xml:space="preserve"> </w:t>
      </w:r>
      <w:r w:rsidR="001A3A1E" w:rsidRPr="008941DA">
        <w:rPr>
          <w:i/>
        </w:rPr>
        <w:t>frameworks</w:t>
      </w:r>
      <w:r w:rsidRPr="008941DA">
        <w:rPr>
          <w:i/>
        </w:rPr>
        <w:t xml:space="preserve"> not just between each other, but also to bare-metal? </w:t>
      </w:r>
    </w:p>
    <w:p w:rsidR="00B1496A" w:rsidRDefault="00935626" w:rsidP="008941DA">
      <w:pPr>
        <w:pStyle w:val="Text"/>
        <w:ind w:firstLine="0"/>
      </w:pPr>
      <w:r>
        <w:t xml:space="preserve">The later </w:t>
      </w:r>
      <w:r w:rsidR="007560AD">
        <w:t xml:space="preserve">is of special interest as at this time many of the Cloud frameworks are still under heavy development and pathways to utilize multiple of them are of current interest. </w:t>
      </w:r>
    </w:p>
    <w:p w:rsidR="007560AD" w:rsidRDefault="00B1496A" w:rsidP="008941DA">
      <w:pPr>
        <w:pStyle w:val="Text"/>
        <w:ind w:firstLine="0"/>
      </w:pPr>
      <w:r>
        <w:tab/>
        <w:t>In Section V, we impart our thoughts on providing PaaS offerings attractive for our user communities. Next, in Section VI, we discuss what implications this multitude of service offerings has for the user community. In Section VII we introduce rain and in Section VIII we detail the scalability tests performed in different FG infrastructures. Finally, in Section IX we present the conclusions of this work.</w:t>
      </w:r>
    </w:p>
    <w:p w:rsidR="007560AD" w:rsidRPr="00045E69" w:rsidRDefault="00AF6DA1" w:rsidP="00045E69">
      <w:r>
        <w:rPr>
          <w:noProof/>
        </w:rPr>
        <mc:AlternateContent>
          <mc:Choice Requires="wps">
            <w:drawing>
              <wp:anchor distT="0" distB="0" distL="114300" distR="114300" simplePos="0" relativeHeight="251658241" behindDoc="0" locked="0" layoutInCell="1" allowOverlap="1" wp14:anchorId="77ECA574" wp14:editId="6D572BE4">
                <wp:simplePos x="0" y="0"/>
                <wp:positionH relativeFrom="column">
                  <wp:posOffset>3381375</wp:posOffset>
                </wp:positionH>
                <wp:positionV relativeFrom="paragraph">
                  <wp:posOffset>-66040</wp:posOffset>
                </wp:positionV>
                <wp:extent cx="3352800" cy="37338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3352800" cy="3733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sidP="00225DE6">
                            <w:pPr>
                              <w:pStyle w:val="Text"/>
                            </w:pPr>
                            <w:r w:rsidRPr="00130BA6">
                              <w:rPr>
                                <w:noProof/>
                                <w:sz w:val="18"/>
                              </w:rPr>
                              <w:drawing>
                                <wp:inline distT="0" distB="0" distL="0" distR="0" wp14:anchorId="585747C7" wp14:editId="77A85677">
                                  <wp:extent cx="3200400" cy="3031734"/>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51616" w:rsidRDefault="00351616" w:rsidP="00225DE6">
                            <w:pPr>
                              <w:keepNext/>
                            </w:pPr>
                          </w:p>
                          <w:p w:rsidR="00351616" w:rsidRDefault="00351616" w:rsidP="00225DE6">
                            <w:pPr>
                              <w:pStyle w:val="Caption"/>
                            </w:pPr>
                            <w:bookmarkStart w:id="1" w:name="_Ref187917569"/>
                            <w:r>
                              <w:t xml:space="preserve">Figure </w:t>
                            </w:r>
                            <w:r w:rsidR="00F24983">
                              <w:fldChar w:fldCharType="begin"/>
                            </w:r>
                            <w:r w:rsidR="00F24983">
                              <w:instrText xml:space="preserve"> SEQ Figure \* ARABIC </w:instrText>
                            </w:r>
                            <w:r w:rsidR="00F24983">
                              <w:fldChar w:fldCharType="separate"/>
                            </w:r>
                            <w:r>
                              <w:rPr>
                                <w:noProof/>
                              </w:rPr>
                              <w:t>1</w:t>
                            </w:r>
                            <w:r w:rsidR="00F24983">
                              <w:rPr>
                                <w:noProof/>
                              </w:rPr>
                              <w:fldChar w:fldCharType="end"/>
                            </w:r>
                            <w:bookmarkEnd w:id="1"/>
                            <w:r>
                              <w:t>: Technology choices made as part of the project application process in FutureGrid. Note that multiple entries could be selected so the total will be more than 100%.</w:t>
                            </w:r>
                          </w:p>
                          <w:p w:rsidR="00351616" w:rsidRDefault="003516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266.25pt;margin-top:-5.15pt;width:264pt;height:29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" filled="f" stroked="f">
                <v:textbox>
                  <w:txbxContent>
                    <w:p w:rsidR="00351616" w:rsidRDefault="00351616" w:rsidP="00225DE6">
                      <w:pPr>
                        <w:pStyle w:val="Text"/>
                      </w:pPr>
                      <w:r w:rsidRPr="00130BA6">
                        <w:rPr>
                          <w:noProof/>
                          <w:sz w:val="18"/>
                        </w:rPr>
                        <w:drawing>
                          <wp:inline distT="0" distB="0" distL="0" distR="0" wp14:anchorId="585747C7" wp14:editId="77A85677">
                            <wp:extent cx="3200400" cy="3031734"/>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51616" w:rsidRDefault="00351616" w:rsidP="00225DE6">
                      <w:pPr>
                        <w:keepNext/>
                      </w:pPr>
                    </w:p>
                    <w:p w:rsidR="00351616" w:rsidRDefault="00351616" w:rsidP="00225DE6">
                      <w:pPr>
                        <w:pStyle w:val="Caption"/>
                      </w:pPr>
                      <w:bookmarkStart w:id="2" w:name="_Ref187917569"/>
                      <w:r>
                        <w:t xml:space="preserve">Figure </w:t>
                      </w:r>
                      <w:r w:rsidR="00F24983">
                        <w:fldChar w:fldCharType="begin"/>
                      </w:r>
                      <w:r w:rsidR="00F24983">
                        <w:instrText xml:space="preserve"> SEQ Figure \* ARABIC </w:instrText>
                      </w:r>
                      <w:r w:rsidR="00F24983">
                        <w:fldChar w:fldCharType="separate"/>
                      </w:r>
                      <w:r>
                        <w:rPr>
                          <w:noProof/>
                        </w:rPr>
                        <w:t>1</w:t>
                      </w:r>
                      <w:r w:rsidR="00F24983">
                        <w:rPr>
                          <w:noProof/>
                        </w:rPr>
                        <w:fldChar w:fldCharType="end"/>
                      </w:r>
                      <w:bookmarkEnd w:id="2"/>
                      <w:r>
                        <w:t>: Technology choices made as part of the project application process in FutureGrid. Note that multiple entries could be selected so the total will be more than 100%.</w:t>
                      </w:r>
                    </w:p>
                    <w:p w:rsidR="00351616" w:rsidRDefault="00351616"/>
                  </w:txbxContent>
                </v:textbox>
                <w10:wrap type="square"/>
              </v:shape>
            </w:pict>
          </mc:Fallback>
        </mc:AlternateContent>
      </w:r>
    </w:p>
    <w:p w:rsidR="00CA50EE" w:rsidRDefault="00CA50EE" w:rsidP="0066122B">
      <w:pPr>
        <w:pStyle w:val="Heading1"/>
      </w:pPr>
      <w:bookmarkStart w:id="3" w:name="_Ref188083780"/>
      <w:r>
        <w:t>FutureGrid</w:t>
      </w:r>
      <w:bookmarkEnd w:id="3"/>
    </w:p>
    <w:p w:rsidR="00BB67ED" w:rsidRDefault="00BB67ED" w:rsidP="00A12466">
      <w:pPr>
        <w:jc w:val="both"/>
      </w:pPr>
    </w:p>
    <w:p w:rsidR="00257812" w:rsidRDefault="00257812" w:rsidP="00FB6470">
      <w:pPr>
        <w:pStyle w:val="Text"/>
      </w:pPr>
      <w:r>
        <w:t xml:space="preserve">The FutureGrid project is sponsored by NSF and includes partners from </w:t>
      </w:r>
      <w:r w:rsidRPr="008B1839">
        <w:t>Indiana University</w:t>
      </w:r>
      <w:r>
        <w:t>, </w:t>
      </w:r>
      <w:r w:rsidRPr="008B1839">
        <w:t>University of Chicago</w:t>
      </w:r>
      <w:r>
        <w:t>, </w:t>
      </w:r>
      <w:r w:rsidRPr="008B1839">
        <w:t>University of Florida</w:t>
      </w:r>
      <w:r>
        <w:t>, </w:t>
      </w:r>
      <w:r w:rsidRPr="008B1839">
        <w:t>San Diego Supercomputing Center</w:t>
      </w:r>
      <w:r>
        <w:t>, </w:t>
      </w:r>
      <w:r w:rsidRPr="008B1839">
        <w:t>Texas Advanced Computing Center</w:t>
      </w:r>
      <w:r>
        <w:t xml:space="preserve">, </w:t>
      </w:r>
      <w:r w:rsidRPr="008B1839">
        <w:t>University of Virginia</w:t>
      </w:r>
      <w:r>
        <w:t xml:space="preserve">, </w:t>
      </w:r>
      <w:r w:rsidRPr="008B1839">
        <w:t>University of Tennessee</w:t>
      </w:r>
      <w:r>
        <w:t xml:space="preserve">, </w:t>
      </w:r>
      <w:r w:rsidRPr="008B1839">
        <w:t>University of Southern California</w:t>
      </w:r>
      <w:r>
        <w:t>, </w:t>
      </w:r>
      <w:r w:rsidRPr="008B1839">
        <w:t>Dresden</w:t>
      </w:r>
      <w:r>
        <w:t>, </w:t>
      </w:r>
      <w:r w:rsidRPr="008B1839">
        <w:t>Purdue University</w:t>
      </w:r>
      <w:r>
        <w:t>, and </w:t>
      </w:r>
      <w:r w:rsidRPr="008B1839">
        <w:t>Grid 5000</w:t>
      </w:r>
      <w:r>
        <w:t xml:space="preserve">. </w:t>
      </w:r>
    </w:p>
    <w:p w:rsidR="00257812" w:rsidRDefault="00FE2905" w:rsidP="00257812">
      <w:pPr>
        <w:pStyle w:val="Text"/>
      </w:pPr>
      <w:r>
        <w:t>Among its sites</w:t>
      </w:r>
      <w:r w:rsidR="00257812" w:rsidDel="007C7985">
        <w:t xml:space="preserve"> </w:t>
      </w:r>
      <w:r w:rsidR="007C7985">
        <w:t xml:space="preserve">Futuregrid </w:t>
      </w:r>
      <w:r w:rsidR="00257812">
        <w:t xml:space="preserve">has a set of distributed resources totaling about 5000 compute cores. Resources include a variety of different platforms allowing </w:t>
      </w:r>
      <w:r w:rsidR="00831F4C">
        <w:t xml:space="preserve">users to access </w:t>
      </w:r>
      <w:r w:rsidR="00257812">
        <w:t>heterogeneous distributed comput</w:t>
      </w:r>
      <w:r w:rsidR="0069528E">
        <w:t>ing</w:t>
      </w:r>
      <w:r w:rsidR="00257812">
        <w:t>, network, and storage resources</w:t>
      </w:r>
      <w:r w:rsidR="00831F4C">
        <w:t xml:space="preserve">. This </w:t>
      </w:r>
      <w:r w:rsidR="0069528E">
        <w:t>variety</w:t>
      </w:r>
      <w:r w:rsidR="00831F4C">
        <w:t xml:space="preserve"> of resources </w:t>
      </w:r>
      <w:r w:rsidR="00257812">
        <w:t xml:space="preserve">and </w:t>
      </w:r>
      <w:r w:rsidR="00831F4C">
        <w:t>services allow</w:t>
      </w:r>
      <w:r w:rsidR="00655F3B">
        <w:t xml:space="preserve"> </w:t>
      </w:r>
      <w:r w:rsidR="00831F4C">
        <w:t xml:space="preserve">interesting </w:t>
      </w:r>
      <w:r w:rsidR="00257812">
        <w:t xml:space="preserve">interoperability and scalability experiments. </w:t>
      </w:r>
      <w:r w:rsidR="00831F4C">
        <w:t>A</w:t>
      </w:r>
      <w:r w:rsidR="00883792">
        <w:t>d</w:t>
      </w:r>
      <w:r w:rsidR="00831F4C">
        <w:t>ditionally,</w:t>
      </w:r>
      <w:r w:rsidR="00257812">
        <w:t xml:space="preserve"> FG provides a fertile environment to explore a variety of IaaS and PaaS </w:t>
      </w:r>
      <w:r w:rsidR="00883792">
        <w:t>frameworks</w:t>
      </w:r>
      <w:r w:rsidR="00257812">
        <w:t xml:space="preserve">. </w:t>
      </w:r>
    </w:p>
    <w:p w:rsidR="00185149" w:rsidRDefault="00371EA1" w:rsidP="00B67BE5">
      <w:pPr>
        <w:pStyle w:val="Text"/>
      </w:pPr>
      <w:r>
        <w:rPr>
          <w:noProof/>
        </w:rPr>
        <mc:AlternateContent>
          <mc:Choice Requires="wps">
            <w:drawing>
              <wp:anchor distT="0" distB="0" distL="114300" distR="114300" simplePos="0" relativeHeight="251658240" behindDoc="0" locked="0" layoutInCell="1" allowOverlap="1" wp14:anchorId="5846B2C8" wp14:editId="7676F9D9">
                <wp:simplePos x="0" y="0"/>
                <wp:positionH relativeFrom="column">
                  <wp:posOffset>3381375</wp:posOffset>
                </wp:positionH>
                <wp:positionV relativeFrom="paragraph">
                  <wp:posOffset>879475</wp:posOffset>
                </wp:positionV>
                <wp:extent cx="3352800" cy="23622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352800" cy="2362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
                              <w:rPr>
                                <w:noProof/>
                              </w:rPr>
                              <w:drawing>
                                <wp:inline distT="0" distB="0" distL="0" distR="0" wp14:anchorId="28064A09" wp14:editId="26DE59B2">
                                  <wp:extent cx="3017520" cy="1594975"/>
                                  <wp:effectExtent l="0" t="0" r="508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51616" w:rsidRDefault="00351616">
                            <w:r w:rsidRPr="00225DE6">
                              <w:rPr>
                                <w:b/>
                                <w:color w:val="548DD4" w:themeColor="text2" w:themeTint="99"/>
                                <w:sz w:val="18"/>
                                <w:szCs w:val="18"/>
                              </w:rPr>
                              <w:t xml:space="preserve">Figure </w:t>
                            </w:r>
                            <w:r w:rsidRPr="00225DE6">
                              <w:rPr>
                                <w:b/>
                                <w:color w:val="548DD4" w:themeColor="text2" w:themeTint="99"/>
                                <w:sz w:val="18"/>
                                <w:szCs w:val="18"/>
                              </w:rPr>
                              <w:fldChar w:fldCharType="begin"/>
                            </w:r>
                            <w:r w:rsidRPr="00225DE6">
                              <w:rPr>
                                <w:b/>
                                <w:color w:val="548DD4" w:themeColor="text2" w:themeTint="99"/>
                                <w:sz w:val="18"/>
                                <w:szCs w:val="18"/>
                              </w:rPr>
                              <w:instrText xml:space="preserve"> SEQ Figure \* ARABIC </w:instrText>
                            </w:r>
                            <w:r w:rsidRPr="00225DE6">
                              <w:rPr>
                                <w:b/>
                                <w:color w:val="548DD4" w:themeColor="text2" w:themeTint="99"/>
                                <w:sz w:val="18"/>
                                <w:szCs w:val="18"/>
                              </w:rPr>
                              <w:fldChar w:fldCharType="separate"/>
                            </w:r>
                            <w:r>
                              <w:rPr>
                                <w:b/>
                                <w:noProof/>
                                <w:color w:val="548DD4" w:themeColor="text2" w:themeTint="99"/>
                                <w:sz w:val="18"/>
                                <w:szCs w:val="18"/>
                              </w:rPr>
                              <w:t>2</w:t>
                            </w:r>
                            <w:r w:rsidRPr="00225DE6">
                              <w:rPr>
                                <w:b/>
                                <w:noProof/>
                                <w:color w:val="548DD4" w:themeColor="text2" w:themeTint="99"/>
                                <w:sz w:val="18"/>
                                <w:szCs w:val="18"/>
                              </w:rPr>
                              <w:fldChar w:fldCharType="end"/>
                            </w:r>
                            <w:r w:rsidRPr="00225DE6">
                              <w:rPr>
                                <w:b/>
                                <w:color w:val="548DD4" w:themeColor="text2" w:themeTint="99"/>
                                <w:sz w:val="18"/>
                                <w:szCs w:val="18"/>
                              </w:rPr>
                              <w:t>: The distribution of the scientific areas that we identified while reviewing the project requests. (Please note that 20 project have yet to be integrated into th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266.25pt;margin-top:69.25pt;width:264pt;height:18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" filled="f" stroked="f">
                <v:textbox>
                  <w:txbxContent>
                    <w:p w:rsidR="00351616" w:rsidRDefault="00351616">
                      <w:r>
                        <w:rPr>
                          <w:noProof/>
                        </w:rPr>
                        <w:drawing>
                          <wp:inline distT="0" distB="0" distL="0" distR="0" wp14:anchorId="28064A09" wp14:editId="26DE59B2">
                            <wp:extent cx="3017520" cy="1594975"/>
                            <wp:effectExtent l="0" t="0" r="508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51616" w:rsidRDefault="00351616">
                      <w:r w:rsidRPr="00225DE6">
                        <w:rPr>
                          <w:b/>
                          <w:color w:val="548DD4" w:themeColor="text2" w:themeTint="99"/>
                          <w:sz w:val="18"/>
                          <w:szCs w:val="18"/>
                        </w:rPr>
                        <w:t xml:space="preserve">Figure </w:t>
                      </w:r>
                      <w:r w:rsidRPr="00225DE6">
                        <w:rPr>
                          <w:b/>
                          <w:color w:val="548DD4" w:themeColor="text2" w:themeTint="99"/>
                          <w:sz w:val="18"/>
                          <w:szCs w:val="18"/>
                        </w:rPr>
                        <w:fldChar w:fldCharType="begin"/>
                      </w:r>
                      <w:r w:rsidRPr="00225DE6">
                        <w:rPr>
                          <w:b/>
                          <w:color w:val="548DD4" w:themeColor="text2" w:themeTint="99"/>
                          <w:sz w:val="18"/>
                          <w:szCs w:val="18"/>
                        </w:rPr>
                        <w:instrText xml:space="preserve"> SEQ Figure \* ARABIC </w:instrText>
                      </w:r>
                      <w:r w:rsidRPr="00225DE6">
                        <w:rPr>
                          <w:b/>
                          <w:color w:val="548DD4" w:themeColor="text2" w:themeTint="99"/>
                          <w:sz w:val="18"/>
                          <w:szCs w:val="18"/>
                        </w:rPr>
                        <w:fldChar w:fldCharType="separate"/>
                      </w:r>
                      <w:r>
                        <w:rPr>
                          <w:b/>
                          <w:noProof/>
                          <w:color w:val="548DD4" w:themeColor="text2" w:themeTint="99"/>
                          <w:sz w:val="18"/>
                          <w:szCs w:val="18"/>
                        </w:rPr>
                        <w:t>2</w:t>
                      </w:r>
                      <w:r w:rsidRPr="00225DE6">
                        <w:rPr>
                          <w:b/>
                          <w:noProof/>
                          <w:color w:val="548DD4" w:themeColor="text2" w:themeTint="99"/>
                          <w:sz w:val="18"/>
                          <w:szCs w:val="18"/>
                        </w:rPr>
                        <w:fldChar w:fldCharType="end"/>
                      </w:r>
                      <w:r w:rsidRPr="00225DE6">
                        <w:rPr>
                          <w:b/>
                          <w:color w:val="548DD4" w:themeColor="text2" w:themeTint="99"/>
                          <w:sz w:val="18"/>
                          <w:szCs w:val="18"/>
                        </w:rPr>
                        <w:t>: The distribution of the scientific areas that we identified while reviewing the project requests. (Please note that 20 project have yet to be integrated into this data).</w:t>
                      </w:r>
                    </w:p>
                  </w:txbxContent>
                </v:textbox>
                <w10:wrap type="square"/>
              </v:shape>
            </w:pict>
          </mc:Fallback>
        </mc:AlternateContent>
      </w:r>
      <w:r w:rsidR="00923CB4">
        <w:t xml:space="preserve">Early on we were faced with two elementary questions: (1) Does a user need access to more than one IaaS framework, and (2) </w:t>
      </w:r>
      <w:r w:rsidR="001863A7">
        <w:t>if so, which frameworks should we offer?</w:t>
      </w:r>
      <w:r w:rsidR="00B67BE5">
        <w:t xml:space="preserve"> To answer these questions</w:t>
      </w:r>
      <w:r w:rsidR="00DF0EFC">
        <w:t>,</w:t>
      </w:r>
      <w:r w:rsidR="00B67BE5">
        <w:t xml:space="preserve"> we analyzed data gathered from the user community of FutureGrid as part of the project registration process. </w:t>
      </w:r>
      <w:r w:rsidR="00935626">
        <w:t xml:space="preserve">Each project </w:t>
      </w:r>
      <w:r w:rsidR="00257812">
        <w:t xml:space="preserve">requestor </w:t>
      </w:r>
      <w:r w:rsidR="00935626">
        <w:t>had</w:t>
      </w:r>
      <w:r w:rsidR="00DF0EFC">
        <w:t xml:space="preserve"> to</w:t>
      </w:r>
      <w:r w:rsidR="00B67BE5">
        <w:t xml:space="preserve"> provide us feedback on the </w:t>
      </w:r>
      <w:r w:rsidR="00935626">
        <w:t xml:space="preserve">technologies that were relevant for the execution of their projects. The result of this information is depicted in </w:t>
      </w:r>
      <w:r w:rsidR="00935626">
        <w:fldChar w:fldCharType="begin"/>
      </w:r>
      <w:r w:rsidR="00935626">
        <w:instrText xml:space="preserve"> REF _Ref187917569 \h </w:instrText>
      </w:r>
      <w:r w:rsidR="00935626">
        <w:fldChar w:fldCharType="separate"/>
      </w:r>
      <w:r w:rsidR="008E7429">
        <w:t xml:space="preserve">Figure </w:t>
      </w:r>
      <w:r w:rsidR="008E7429">
        <w:rPr>
          <w:noProof/>
        </w:rPr>
        <w:t>1</w:t>
      </w:r>
      <w:r w:rsidR="00935626">
        <w:fldChar w:fldCharType="end"/>
      </w:r>
      <w:r w:rsidR="00B67BE5">
        <w:t xml:space="preserve">. </w:t>
      </w:r>
      <w:r w:rsidR="003F1385">
        <w:t>Figure 2</w:t>
      </w:r>
      <w:r w:rsidR="00557867">
        <w:t xml:space="preserve"> shows the demo</w:t>
      </w:r>
      <w:r w:rsidR="00B67BE5">
        <w:t>graphic of the projects we host on FutureGrid classified by scientific disciplines and goals</w:t>
      </w:r>
      <w:r w:rsidR="00935626">
        <w:t>.</w:t>
      </w:r>
      <w:r w:rsidR="002110F4">
        <w:t xml:space="preserve"> </w:t>
      </w:r>
      <w:r w:rsidR="00185149">
        <w:t>We observe the following:</w:t>
      </w:r>
    </w:p>
    <w:p w:rsidR="00185149" w:rsidRDefault="00185149" w:rsidP="00FB6470">
      <w:pPr>
        <w:pStyle w:val="Text"/>
        <w:numPr>
          <w:ilvl w:val="0"/>
          <w:numId w:val="46"/>
        </w:numPr>
      </w:pPr>
      <w:r>
        <w:t xml:space="preserve">Nimbus and Eucalyptus were requested the most. This </w:t>
      </w:r>
      <w:r w:rsidR="00557867">
        <w:t xml:space="preserve">is </w:t>
      </w:r>
      <w:r>
        <w:t>not surprising</w:t>
      </w:r>
      <w:r w:rsidR="00557867">
        <w:t>,</w:t>
      </w:r>
      <w:r>
        <w:t xml:space="preserve"> as we made most advertisement for these systems and recommended them for educational class projects on FG.</w:t>
      </w:r>
      <w:r w:rsidR="00557867">
        <w:t xml:space="preserve"> Originally we had more requests for Eucalyptus but scalability issues of the Eucalyptus install on FutureGrid resulted in </w:t>
      </w:r>
      <w:r w:rsidR="001C1387">
        <w:t xml:space="preserve">a </w:t>
      </w:r>
      <w:r w:rsidR="00557867">
        <w:t xml:space="preserve">recent increase </w:t>
      </w:r>
      <w:r w:rsidR="001C1387">
        <w:t>in</w:t>
      </w:r>
      <w:r w:rsidR="00557867">
        <w:t xml:space="preserve"> Nimbus requests.</w:t>
      </w:r>
    </w:p>
    <w:p w:rsidR="00185149" w:rsidRDefault="00185149" w:rsidP="00FB6470">
      <w:pPr>
        <w:pStyle w:val="Text"/>
        <w:numPr>
          <w:ilvl w:val="0"/>
          <w:numId w:val="46"/>
        </w:numPr>
      </w:pPr>
      <w:r>
        <w:t xml:space="preserve">High Performance Computing </w:t>
      </w:r>
      <w:r w:rsidR="00C16B05">
        <w:t>(HPC) services are</w:t>
      </w:r>
      <w:r>
        <w:t xml:space="preserve"> requested as </w:t>
      </w:r>
      <w:r w:rsidR="004D4695">
        <w:t>third</w:t>
      </w:r>
      <w:r>
        <w:t xml:space="preserve"> highest category. This is motivated by our affiliation with traditional HPC communities as well as the strong ties to XSEDE.</w:t>
      </w:r>
    </w:p>
    <w:p w:rsidR="00CF155F" w:rsidRDefault="00257812" w:rsidP="00FB6470">
      <w:pPr>
        <w:pStyle w:val="Text"/>
        <w:numPr>
          <w:ilvl w:val="0"/>
          <w:numId w:val="46"/>
        </w:numPr>
      </w:pPr>
      <w:r>
        <w:t>Hadoop and map/</w:t>
      </w:r>
      <w:r w:rsidR="00185149">
        <w:t xml:space="preserve">reduce </w:t>
      </w:r>
      <w:r w:rsidR="00B230A1">
        <w:t xml:space="preserve">were </w:t>
      </w:r>
      <w:r w:rsidR="00185149">
        <w:t xml:space="preserve">requested </w:t>
      </w:r>
      <w:r w:rsidR="0066673E">
        <w:t>by</w:t>
      </w:r>
      <w:r w:rsidR="00185149">
        <w:t xml:space="preserve"> about </w:t>
      </w:r>
      <w:r w:rsidR="00CF155F">
        <w:t>36.78</w:t>
      </w:r>
      <w:r w:rsidR="00185149">
        <w:t xml:space="preserve">% of </w:t>
      </w:r>
      <w:r w:rsidR="0066673E">
        <w:t>the projects</w:t>
      </w:r>
      <w:r w:rsidR="00185149">
        <w:t xml:space="preserve">. </w:t>
      </w:r>
      <w:r w:rsidR="00CF155F">
        <w:t>This number is higher than</w:t>
      </w:r>
      <w:r>
        <w:t xml:space="preserve"> the </w:t>
      </w:r>
      <w:r w:rsidR="00B230A1">
        <w:t xml:space="preserve">one </w:t>
      </w:r>
      <w:r>
        <w:t xml:space="preserve">reported in </w:t>
      </w:r>
      <w:r>
        <w:fldChar w:fldCharType="begin"/>
      </w:r>
      <w:r>
        <w:instrText xml:space="preserve"> REF _Ref187917569 \h </w:instrText>
      </w:r>
      <w:r>
        <w:fldChar w:fldCharType="separate"/>
      </w:r>
      <w:r w:rsidR="008E7429">
        <w:t xml:space="preserve">Figure </w:t>
      </w:r>
      <w:r w:rsidR="008E7429">
        <w:rPr>
          <w:noProof/>
        </w:rPr>
        <w:t>1</w:t>
      </w:r>
      <w:r>
        <w:fldChar w:fldCharType="end"/>
      </w:r>
      <w:r w:rsidR="00CF155F">
        <w:t xml:space="preserve">, as we combined the values for Hadoop and MapReduce while only considering unique entries. </w:t>
      </w:r>
    </w:p>
    <w:p w:rsidR="00257812" w:rsidRDefault="00185149" w:rsidP="00FB6470">
      <w:pPr>
        <w:pStyle w:val="Text"/>
        <w:numPr>
          <w:ilvl w:val="0"/>
          <w:numId w:val="46"/>
        </w:numPr>
      </w:pPr>
      <w:r>
        <w:t xml:space="preserve">We saw recently </w:t>
      </w:r>
      <w:r w:rsidR="00D56089">
        <w:t xml:space="preserve">an increase </w:t>
      </w:r>
      <w:r>
        <w:t xml:space="preserve">in requests for OpenStack. </w:t>
      </w:r>
      <w:r w:rsidR="00257812">
        <w:t xml:space="preserve">It </w:t>
      </w:r>
      <w:r>
        <w:t xml:space="preserve">has just become one of the preferred open source solutions for cloud computing within a large number of companies, but also within the research community. </w:t>
      </w:r>
    </w:p>
    <w:p w:rsidR="00185149" w:rsidRDefault="00257812" w:rsidP="00FB6470">
      <w:pPr>
        <w:pStyle w:val="Text"/>
        <w:numPr>
          <w:ilvl w:val="0"/>
          <w:numId w:val="46"/>
        </w:numPr>
      </w:pPr>
      <w:r>
        <w:t>We have seen a</w:t>
      </w:r>
      <w:r w:rsidR="0066673E">
        <w:t>n</w:t>
      </w:r>
      <w:r>
        <w:t xml:space="preserve"> increased demand for the support of </w:t>
      </w:r>
      <w:r w:rsidR="00185149">
        <w:t>O</w:t>
      </w:r>
      <w:r w:rsidR="004D4695">
        <w:t>p</w:t>
      </w:r>
      <w:r w:rsidR="00185149">
        <w:t>enNebu</w:t>
      </w:r>
      <w:r w:rsidR="00CE50D2">
        <w:t>la</w:t>
      </w:r>
      <w:r>
        <w:t>. It</w:t>
      </w:r>
      <w:r w:rsidR="00CE50D2">
        <w:t xml:space="preserve"> is quite popular as part of </w:t>
      </w:r>
      <w:r w:rsidR="00185149">
        <w:t xml:space="preserve">the European Cloud efforts </w:t>
      </w:r>
      <w:r w:rsidR="007C7985">
        <w:t xml:space="preserve">and </w:t>
      </w:r>
      <w:r w:rsidR="00185149">
        <w:t>has gained substantial backing also by US projects such as Clemson University and Fermi Laboratory as part of their cloud strategies.</w:t>
      </w:r>
    </w:p>
    <w:p w:rsidR="002110F4" w:rsidRDefault="00185149" w:rsidP="002110F4">
      <w:pPr>
        <w:pStyle w:val="Text"/>
        <w:numPr>
          <w:ilvl w:val="0"/>
          <w:numId w:val="46"/>
        </w:numPr>
      </w:pPr>
      <w:r>
        <w:t xml:space="preserve">Not surprisingly the largest contingent of our users </w:t>
      </w:r>
      <w:r w:rsidR="007C7985">
        <w:t xml:space="preserve">is the group of </w:t>
      </w:r>
      <w:r>
        <w:t xml:space="preserve">technology experts. </w:t>
      </w:r>
    </w:p>
    <w:p w:rsidR="002110F4" w:rsidRDefault="002110F4" w:rsidP="002110F4">
      <w:pPr>
        <w:pStyle w:val="Text"/>
        <w:ind w:left="360" w:firstLine="0"/>
      </w:pPr>
    </w:p>
    <w:p w:rsidR="00C16B05" w:rsidRDefault="004F57B2" w:rsidP="002110F4">
      <w:pPr>
        <w:pStyle w:val="Text"/>
        <w:ind w:firstLine="0"/>
      </w:pPr>
      <w:r>
        <w:t>B</w:t>
      </w:r>
      <w:r w:rsidR="009D7C89">
        <w:t xml:space="preserve">ased on this analysis we spent our effort to enable such services within FutureGrid. As a result we are currently providing the following partitioning between services as listed in </w:t>
      </w:r>
      <w:r w:rsidR="00D94294">
        <w:t>Figure 3</w:t>
      </w:r>
      <w:r w:rsidR="009D7C89">
        <w:t>. However</w:t>
      </w:r>
      <w:r w:rsidR="00526A4C">
        <w:t>,</w:t>
      </w:r>
      <w:r w:rsidR="009D7C89">
        <w:t xml:space="preserve"> the number of nodes associated between these services can be changed by request. OpenNebula does not appear on this chart </w:t>
      </w:r>
      <w:r w:rsidR="00E544A0">
        <w:t>because</w:t>
      </w:r>
      <w:r w:rsidR="009D7C89">
        <w:t xml:space="preserve"> we have no</w:t>
      </w:r>
      <w:r w:rsidR="00371EA1">
        <w:t xml:space="preserve">t made it officially accessible. </w:t>
      </w:r>
      <w:r w:rsidR="00E544A0">
        <w:t xml:space="preserve">Nevertheless, </w:t>
      </w:r>
      <w:r w:rsidR="009D7C89">
        <w:t xml:space="preserve">we have conducted scalability experiments </w:t>
      </w:r>
      <w:r w:rsidR="00C16B05">
        <w:t xml:space="preserve">(see Section </w:t>
      </w:r>
      <w:r w:rsidR="004335D5">
        <w:t>IV</w:t>
      </w:r>
      <w:r w:rsidR="00C16B05">
        <w:t>) and monitor</w:t>
      </w:r>
      <w:r w:rsidR="00E544A0">
        <w:t>ed</w:t>
      </w:r>
      <w:r w:rsidR="00C16B05">
        <w:t xml:space="preserve"> usage patterns </w:t>
      </w:r>
      <w:r w:rsidR="009D7C89">
        <w:t xml:space="preserve">that could motivate a possible shift in our current deployment strategy. </w:t>
      </w:r>
      <w:r w:rsidR="00FA3617">
        <w:t xml:space="preserve">For this decision we are taking into account also other factors, such as what our users do on the portal. An interesting observation we made is that our OpenNebula tutorial that we host on the FutureGrid </w:t>
      </w:r>
      <w:r w:rsidR="00E544A0">
        <w:t xml:space="preserve">portal </w:t>
      </w:r>
      <w:r w:rsidR="00FA3617">
        <w:t>is one of our most popular tutorials (see Figure 3)</w:t>
      </w:r>
      <w:r w:rsidR="000525E7">
        <w:t xml:space="preserve"> although we do not offer OpenNebula on FutureGrid at this time</w:t>
      </w:r>
      <w:r w:rsidR="00FA3617">
        <w:t xml:space="preserve">. This </w:t>
      </w:r>
      <w:r w:rsidR="007C7985">
        <w:t xml:space="preserve">prompts </w:t>
      </w:r>
      <w:r w:rsidR="00FA3617">
        <w:t xml:space="preserve">us to </w:t>
      </w:r>
      <w:r w:rsidR="000525E7">
        <w:t xml:space="preserve">identify if we should also offer </w:t>
      </w:r>
      <w:r w:rsidR="00FA3617">
        <w:t xml:space="preserve">OpenNebula.  </w:t>
      </w:r>
    </w:p>
    <w:p w:rsidR="007A0A86" w:rsidRPr="00EC55F4" w:rsidRDefault="00772F10" w:rsidP="002110F4">
      <w:pPr>
        <w:pStyle w:val="Text"/>
        <w:ind w:firstLine="0"/>
      </w:pPr>
      <w:r>
        <w:t xml:space="preserve">At present, we are </w:t>
      </w:r>
      <w:r w:rsidR="00D56089">
        <w:t>integrating mechanisms to float resources between the IaaS frameworks</w:t>
      </w:r>
      <w:r>
        <w:t xml:space="preserve">. Thus, today we could decide to assign some resources to Nimbus, while tomorrow </w:t>
      </w:r>
      <w:r w:rsidR="00D56089">
        <w:t>the same resources could be assigned to another IaaS farmework</w:t>
      </w:r>
      <w:r>
        <w:t xml:space="preserve"> </w:t>
      </w:r>
      <w:r w:rsidR="00D56089">
        <w:t xml:space="preserve">Hence, </w:t>
      </w:r>
      <w:r>
        <w:t>the different infrastructures of our testbed can be resized on-demand to support scalability experiments or scientific problems with high resource requirements.</w:t>
      </w:r>
    </w:p>
    <w:p w:rsidR="009F007F" w:rsidRDefault="00774FD4" w:rsidP="009F007F">
      <w:pPr>
        <w:pStyle w:val="Heading1"/>
      </w:pPr>
      <w:r>
        <w:t>Overview of Cloud IaaS Frameworks</w:t>
      </w:r>
    </w:p>
    <w:p w:rsidR="00692927" w:rsidRDefault="000F5DE0" w:rsidP="00692927">
      <w:pPr>
        <w:pStyle w:val="Text"/>
      </w:pPr>
      <w:r>
        <w:t xml:space="preserve">One fundamental concept in cloud computing is based on providing Infrastructure as a Service </w:t>
      </w:r>
      <w:r w:rsidR="00CE50D2">
        <w:t xml:space="preserve">(IaaS) </w:t>
      </w:r>
      <w:r>
        <w:t>to deliver resources to customers and users instead of purchasing and maintaining compute, storage, and network. Typically</w:t>
      </w:r>
      <w:r w:rsidR="006A32B0">
        <w:t>,</w:t>
      </w:r>
      <w:r>
        <w:t xml:space="preserve"> this is achieved </w:t>
      </w:r>
      <w:r w:rsidR="006A32B0">
        <w:t xml:space="preserve">by offering </w:t>
      </w:r>
      <w:r>
        <w:t>virtual machine</w:t>
      </w:r>
      <w:r w:rsidR="00D959CF">
        <w:t>s to the users</w:t>
      </w:r>
      <w:r>
        <w:t xml:space="preserve">. In order to establish such a service, a number of </w:t>
      </w:r>
      <w:r w:rsidR="009C0ABF">
        <w:t xml:space="preserve">frameworks </w:t>
      </w:r>
      <w:r>
        <w:t>are available including Eucalyptus, Nimbus, OpenNebula, OpenStack</w:t>
      </w:r>
      <w:r w:rsidR="00F307BF">
        <w:t xml:space="preserve"> (see Figure 4)</w:t>
      </w:r>
      <w:r>
        <w:t xml:space="preserve">. </w:t>
      </w:r>
      <w:r w:rsidR="009C0ABF">
        <w:t>Next, w</w:t>
      </w:r>
      <w:r>
        <w:t xml:space="preserve">e provide a short discussion </w:t>
      </w:r>
      <w:r w:rsidR="005909FA">
        <w:t>a</w:t>
      </w:r>
      <w:r>
        <w:t>b</w:t>
      </w:r>
      <w:r w:rsidR="005909FA">
        <w:t>o</w:t>
      </w:r>
      <w:r>
        <w:t xml:space="preserve">ut these </w:t>
      </w:r>
      <w:r w:rsidR="00A410A7">
        <w:t>frameworks</w:t>
      </w:r>
      <w:r>
        <w:t xml:space="preserve"> and outline some major </w:t>
      </w:r>
      <w:r w:rsidR="00A410A7">
        <w:t xml:space="preserve">qualitative </w:t>
      </w:r>
      <w:r>
        <w:t xml:space="preserve">differences between them. </w:t>
      </w:r>
    </w:p>
    <w:p w:rsidR="00774FD4" w:rsidRDefault="00774FD4" w:rsidP="00E14E35">
      <w:pPr>
        <w:pStyle w:val="Heading2"/>
      </w:pPr>
      <w:r w:rsidRPr="00774FD4">
        <w:t>Nimbus</w:t>
      </w:r>
    </w:p>
    <w:p w:rsidR="00B70949" w:rsidRDefault="00F5309C" w:rsidP="00B70949">
      <w:pPr>
        <w:pStyle w:val="Text"/>
      </w:pPr>
      <w:r>
        <w:t xml:space="preserve">The Nimbus project </w:t>
      </w:r>
      <w:r w:rsidR="0064292C">
        <w:fldChar w:fldCharType="begin"/>
      </w:r>
      <w:r w:rsidR="0064292C">
        <w:instrText xml:space="preserve"> ADDIN EN.CITE &lt;EndNote&gt;&lt;Cite ExcludeAuth="1" ExcludeYear="1"&gt;&lt;RecNum&gt;5&lt;/RecNum&gt;&lt;IDText&gt;www-nimbus&lt;/IDText&gt;&lt;DisplayText&gt;[1]&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EndNote&gt;</w:instrText>
      </w:r>
      <w:r w:rsidR="0064292C">
        <w:fldChar w:fldCharType="separate"/>
      </w:r>
      <w:r w:rsidR="0064292C">
        <w:rPr>
          <w:noProof/>
        </w:rPr>
        <w:t>[</w:t>
      </w:r>
      <w:hyperlink w:anchor="_ENREF_1" w:tooltip=",  #5" w:history="1">
        <w:r w:rsidR="005B7EDE">
          <w:rPr>
            <w:noProof/>
          </w:rPr>
          <w:t>1</w:t>
        </w:r>
      </w:hyperlink>
      <w:r w:rsidR="0064292C">
        <w:rPr>
          <w:noProof/>
        </w:rPr>
        <w:t>]</w:t>
      </w:r>
      <w:r w:rsidR="0064292C">
        <w:fldChar w:fldCharType="end"/>
      </w:r>
      <w:r w:rsidR="00206BB1">
        <w:t xml:space="preserve"> </w:t>
      </w:r>
      <w:r>
        <w:t xml:space="preserve">is working on two products that they term </w:t>
      </w:r>
      <w:r w:rsidRPr="00F5309C">
        <w:rPr>
          <w:i/>
        </w:rPr>
        <w:t>“Nimbus Infrastructure”</w:t>
      </w:r>
      <w:r>
        <w:t xml:space="preserve"> and </w:t>
      </w:r>
      <w:r w:rsidRPr="00F5309C">
        <w:rPr>
          <w:i/>
        </w:rPr>
        <w:t>“Nimbus Platform”</w:t>
      </w:r>
      <w:r>
        <w:rPr>
          <w:i/>
        </w:rPr>
        <w:t>.</w:t>
      </w:r>
      <w:r w:rsidR="00B70949">
        <w:t xml:space="preserve"> </w:t>
      </w:r>
    </w:p>
    <w:p w:rsidR="00B70949" w:rsidRDefault="00B70949" w:rsidP="00B70949">
      <w:pPr>
        <w:pStyle w:val="Text"/>
        <w:ind w:firstLine="0"/>
      </w:pPr>
    </w:p>
    <w:p w:rsidR="00D651FB" w:rsidRDefault="005E7EB2" w:rsidP="00642240">
      <w:pPr>
        <w:pStyle w:val="Text"/>
      </w:pPr>
      <w:r w:rsidRPr="002869ED">
        <w:rPr>
          <w:noProof/>
        </w:rPr>
        <mc:AlternateContent>
          <mc:Choice Requires="wps">
            <w:drawing>
              <wp:anchor distT="0" distB="0" distL="114300" distR="114300" simplePos="0" relativeHeight="251658243" behindDoc="0" locked="0" layoutInCell="1" allowOverlap="1" wp14:anchorId="58FDFD2A" wp14:editId="6B976259">
                <wp:simplePos x="0" y="0"/>
                <wp:positionH relativeFrom="column">
                  <wp:posOffset>-47625</wp:posOffset>
                </wp:positionH>
                <wp:positionV relativeFrom="paragraph">
                  <wp:posOffset>-3659505</wp:posOffset>
                </wp:positionV>
                <wp:extent cx="3276600" cy="2204085"/>
                <wp:effectExtent l="0" t="0" r="0" b="5715"/>
                <wp:wrapSquare wrapText="bothSides"/>
                <wp:docPr id="20" name="Text Box 20"/>
                <wp:cNvGraphicFramePr/>
                <a:graphic xmlns:a="http://schemas.openxmlformats.org/drawingml/2006/main">
                  <a:graphicData uri="http://schemas.microsoft.com/office/word/2010/wordprocessingShape">
                    <wps:wsp>
                      <wps:cNvSpPr txBox="1"/>
                      <wps:spPr>
                        <a:xfrm>
                          <a:off x="0" y="0"/>
                          <a:ext cx="3276600" cy="22040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sidP="00642240">
                            <w:pPr>
                              <w:keepNext/>
                            </w:pPr>
                            <w:r>
                              <w:rPr>
                                <w:noProof/>
                              </w:rPr>
                              <w:drawing>
                                <wp:inline distT="0" distB="0" distL="0" distR="0" wp14:anchorId="7C00A710" wp14:editId="4463AD43">
                                  <wp:extent cx="3093720" cy="1864826"/>
                                  <wp:effectExtent l="0" t="0" r="508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51616" w:rsidRDefault="00351616" w:rsidP="007A0A86">
                            <w:pPr>
                              <w:pStyle w:val="Caption"/>
                            </w:pPr>
                            <w:r>
                              <w:t xml:space="preserve">Figure </w:t>
                            </w:r>
                            <w:r w:rsidR="00F24983">
                              <w:fldChar w:fldCharType="begin"/>
                            </w:r>
                            <w:r w:rsidR="00F24983">
                              <w:instrText xml:space="preserve"> SEQ Figure \* ARABIC </w:instrText>
                            </w:r>
                            <w:r w:rsidR="00F24983">
                              <w:fldChar w:fldCharType="separate"/>
                            </w:r>
                            <w:r>
                              <w:rPr>
                                <w:noProof/>
                              </w:rPr>
                              <w:t>3</w:t>
                            </w:r>
                            <w:r w:rsidR="00F24983">
                              <w:rPr>
                                <w:noProof/>
                              </w:rPr>
                              <w:fldChar w:fldCharType="end"/>
                            </w:r>
                            <w:r>
                              <w:t>: Number of hits on our tutorial pages</w:t>
                            </w:r>
                          </w:p>
                          <w:p w:rsidR="00351616" w:rsidRDefault="003516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28" type="#_x0000_t202" style="position:absolute;left:0;text-align:left;margin-left:-3.7pt;margin-top:-288.1pt;width:258pt;height:173.5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" filled="f" stroked="f">
                <v:textbox>
                  <w:txbxContent>
                    <w:p w:rsidR="00351616" w:rsidRDefault="00351616" w:rsidP="00642240">
                      <w:pPr>
                        <w:keepNext/>
                      </w:pPr>
                      <w:r>
                        <w:rPr>
                          <w:noProof/>
                        </w:rPr>
                        <w:drawing>
                          <wp:inline distT="0" distB="0" distL="0" distR="0" wp14:anchorId="7C00A710" wp14:editId="4463AD43">
                            <wp:extent cx="3093720" cy="1864826"/>
                            <wp:effectExtent l="0" t="0" r="508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51616" w:rsidRDefault="00351616" w:rsidP="007A0A86">
                      <w:pPr>
                        <w:pStyle w:val="Caption"/>
                      </w:pPr>
                      <w:r>
                        <w:t xml:space="preserve">Figure </w:t>
                      </w:r>
                      <w:r w:rsidR="00F24983">
                        <w:fldChar w:fldCharType="begin"/>
                      </w:r>
                      <w:r w:rsidR="00F24983">
                        <w:instrText xml:space="preserve"> SEQ Figure \* ARABIC </w:instrText>
                      </w:r>
                      <w:r w:rsidR="00F24983">
                        <w:fldChar w:fldCharType="separate"/>
                      </w:r>
                      <w:r>
                        <w:rPr>
                          <w:noProof/>
                        </w:rPr>
                        <w:t>3</w:t>
                      </w:r>
                      <w:r w:rsidR="00F24983">
                        <w:rPr>
                          <w:noProof/>
                        </w:rPr>
                        <w:fldChar w:fldCharType="end"/>
                      </w:r>
                      <w:r>
                        <w:t>: Number of hits on our tutorial pages</w:t>
                      </w:r>
                    </w:p>
                    <w:p w:rsidR="00351616" w:rsidRDefault="00351616"/>
                  </w:txbxContent>
                </v:textbox>
                <w10:wrap type="square"/>
              </v:shape>
            </w:pict>
          </mc:Fallback>
        </mc:AlternateContent>
      </w:r>
      <w:r w:rsidR="006F67D2" w:rsidRPr="00130BA6">
        <w:rPr>
          <w:noProof/>
        </w:rPr>
        <mc:AlternateContent>
          <mc:Choice Requires="wps">
            <w:drawing>
              <wp:anchor distT="0" distB="0" distL="114300" distR="114300" simplePos="0" relativeHeight="251658242" behindDoc="0" locked="0" layoutInCell="1" allowOverlap="1" wp14:anchorId="62300752" wp14:editId="19F2F8F7">
                <wp:simplePos x="0" y="0"/>
                <wp:positionH relativeFrom="column">
                  <wp:posOffset>-47625</wp:posOffset>
                </wp:positionH>
                <wp:positionV relativeFrom="paragraph">
                  <wp:posOffset>279400</wp:posOffset>
                </wp:positionV>
                <wp:extent cx="3276600" cy="2507615"/>
                <wp:effectExtent l="0" t="0" r="0" b="6985"/>
                <wp:wrapSquare wrapText="bothSides"/>
                <wp:docPr id="43" name="Text Box 43"/>
                <wp:cNvGraphicFramePr/>
                <a:graphic xmlns:a="http://schemas.openxmlformats.org/drawingml/2006/main">
                  <a:graphicData uri="http://schemas.microsoft.com/office/word/2010/wordprocessingShape">
                    <wps:wsp>
                      <wps:cNvSpPr txBox="1"/>
                      <wps:spPr>
                        <a:xfrm>
                          <a:off x="0" y="0"/>
                          <a:ext cx="3276600" cy="250761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sidP="00371EA1">
                            <w:pPr>
                              <w:keepNext/>
                            </w:pPr>
                            <w:r>
                              <w:rPr>
                                <w:noProof/>
                              </w:rPr>
                              <w:drawing>
                                <wp:inline distT="0" distB="0" distL="0" distR="0" wp14:anchorId="74939AE5" wp14:editId="5DAA359B">
                                  <wp:extent cx="3200400" cy="1949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1-11 at 4.38.53 PM.png"/>
                                          <pic:cNvPicPr/>
                                        </pic:nvPicPr>
                                        <pic:blipFill>
                                          <a:blip r:embed="rId13">
                                            <a:extLst>
                                              <a:ext uri="{28A0092B-C50C-407E-A947-70E740481C1C}">
                                                <a14:useLocalDpi xmlns:a14="http://schemas.microsoft.com/office/drawing/2010/main" val="0"/>
                                              </a:ext>
                                            </a:extLst>
                                          </a:blip>
                                          <a:stretch>
                                            <a:fillRect/>
                                          </a:stretch>
                                        </pic:blipFill>
                                        <pic:spPr>
                                          <a:xfrm>
                                            <a:off x="0" y="0"/>
                                            <a:ext cx="3200400" cy="1949450"/>
                                          </a:xfrm>
                                          <a:prstGeom prst="rect">
                                            <a:avLst/>
                                          </a:prstGeom>
                                        </pic:spPr>
                                      </pic:pic>
                                    </a:graphicData>
                                  </a:graphic>
                                </wp:inline>
                              </w:drawing>
                            </w:r>
                          </w:p>
                          <w:p w:rsidR="00351616" w:rsidRPr="00A12466" w:rsidRDefault="00351616" w:rsidP="00371EA1">
                            <w:pPr>
                              <w:pStyle w:val="Caption"/>
                            </w:pPr>
                            <w:r>
                              <w:t>Figure 4: Typical partitioning of FG compute resources by IaaS framework</w:t>
                            </w:r>
                          </w:p>
                          <w:p w:rsidR="00351616" w:rsidRDefault="0035161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 o:spid="_x0000_s1029" type="#_x0000_t202" style="position:absolute;left:0;text-align:left;margin-left:-3.7pt;margin-top:22pt;width:258pt;height:197.4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" filled="f" stroked="f">
                <v:textbox>
                  <w:txbxContent>
                    <w:p w:rsidR="00351616" w:rsidRDefault="00351616" w:rsidP="00371EA1">
                      <w:pPr>
                        <w:keepNext/>
                      </w:pPr>
                      <w:r>
                        <w:rPr>
                          <w:noProof/>
                        </w:rPr>
                        <w:drawing>
                          <wp:inline distT="0" distB="0" distL="0" distR="0" wp14:anchorId="74939AE5" wp14:editId="5DAA359B">
                            <wp:extent cx="3200400" cy="19494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1-11 at 4.38.53 PM.png"/>
                                    <pic:cNvPicPr/>
                                  </pic:nvPicPr>
                                  <pic:blipFill>
                                    <a:blip r:embed="rId13">
                                      <a:extLst>
                                        <a:ext uri="{28A0092B-C50C-407E-A947-70E740481C1C}">
                                          <a14:useLocalDpi xmlns:a14="http://schemas.microsoft.com/office/drawing/2010/main" val="0"/>
                                        </a:ext>
                                      </a:extLst>
                                    </a:blip>
                                    <a:stretch>
                                      <a:fillRect/>
                                    </a:stretch>
                                  </pic:blipFill>
                                  <pic:spPr>
                                    <a:xfrm>
                                      <a:off x="0" y="0"/>
                                      <a:ext cx="3200400" cy="1949450"/>
                                    </a:xfrm>
                                    <a:prstGeom prst="rect">
                                      <a:avLst/>
                                    </a:prstGeom>
                                  </pic:spPr>
                                </pic:pic>
                              </a:graphicData>
                            </a:graphic>
                          </wp:inline>
                        </w:drawing>
                      </w:r>
                    </w:p>
                    <w:p w:rsidR="00351616" w:rsidRPr="00A12466" w:rsidRDefault="00351616" w:rsidP="00371EA1">
                      <w:pPr>
                        <w:pStyle w:val="Caption"/>
                      </w:pPr>
                      <w:r>
                        <w:t>Figure 4: Typical partitioning of FG compute resources by IaaS framework</w:t>
                      </w:r>
                    </w:p>
                    <w:p w:rsidR="00351616" w:rsidRDefault="00351616"/>
                  </w:txbxContent>
                </v:textbox>
                <w10:wrap type="square"/>
              </v:shape>
            </w:pict>
          </mc:Fallback>
        </mc:AlternateContent>
      </w:r>
      <w:r w:rsidR="00B70949" w:rsidRPr="00A410A7">
        <w:rPr>
          <w:i/>
        </w:rPr>
        <w:t>Nimbus Infrastructure:</w:t>
      </w:r>
      <w:r w:rsidR="00B70949">
        <w:t xml:space="preserve"> </w:t>
      </w:r>
      <w:r w:rsidR="00F5309C">
        <w:t xml:space="preserve">The Nimbus project defines the </w:t>
      </w:r>
      <w:r w:rsidR="00F5309C" w:rsidRPr="00A410A7">
        <w:t>Nimbus Infrastructure</w:t>
      </w:r>
      <w:r w:rsidR="00F5309C">
        <w:rPr>
          <w:i/>
        </w:rPr>
        <w:t xml:space="preserve"> </w:t>
      </w:r>
      <w:r w:rsidR="00F5309C">
        <w:t>to be</w:t>
      </w:r>
      <w:r w:rsidR="00B70949">
        <w:t xml:space="preserve"> </w:t>
      </w:r>
      <w:r w:rsidR="00F5309C" w:rsidRPr="003D0645">
        <w:t>“an open source EC2/S3-compatible Infrastructure-as-a-Service implementation specifically targeting features of interest to the scientific community such as support for proxy credentials, batch schedulers, best-effort allocations and others.”</w:t>
      </w:r>
      <w:r w:rsidR="00D651FB">
        <w:rPr>
          <w:i/>
        </w:rPr>
        <w:t xml:space="preserve"> </w:t>
      </w:r>
      <w:r w:rsidR="007559D5">
        <w:t xml:space="preserve">To support this mission, Nimbus is providing </w:t>
      </w:r>
      <w:r w:rsidR="00C02408">
        <w:t xml:space="preserve">its </w:t>
      </w:r>
      <w:r w:rsidR="007559D5">
        <w:t>own implementation of a storage c</w:t>
      </w:r>
      <w:r w:rsidR="00B70949">
        <w:t>loud</w:t>
      </w:r>
      <w:r w:rsidR="007559D5">
        <w:t xml:space="preserve"> </w:t>
      </w:r>
      <w:r w:rsidR="00C02408">
        <w:t>compatible with</w:t>
      </w:r>
      <w:r w:rsidR="007559D5">
        <w:t xml:space="preserve"> S3 compatible </w:t>
      </w:r>
      <w:r w:rsidR="00C02408">
        <w:t>and</w:t>
      </w:r>
      <w:r w:rsidR="007559D5">
        <w:t xml:space="preserve"> enhanced by</w:t>
      </w:r>
      <w:r w:rsidR="00D651FB">
        <w:t xml:space="preserve"> quota management</w:t>
      </w:r>
      <w:r w:rsidR="00C02408">
        <w:t>,</w:t>
      </w:r>
      <w:r w:rsidR="00584196">
        <w:t xml:space="preserve"> EC2 compatible cloud services</w:t>
      </w:r>
      <w:r w:rsidR="00C02408">
        <w:t>, and</w:t>
      </w:r>
      <w:r w:rsidR="00584196">
        <w:t xml:space="preserve"> a convenient cloud client </w:t>
      </w:r>
      <w:r w:rsidR="00C02408">
        <w:t>which uses</w:t>
      </w:r>
      <w:r w:rsidR="00584196">
        <w:t xml:space="preserve"> internally WSRF.</w:t>
      </w:r>
    </w:p>
    <w:p w:rsidR="00160180" w:rsidRDefault="00160180" w:rsidP="00160180"/>
    <w:p w:rsidR="0023723E" w:rsidRPr="003D0645" w:rsidRDefault="00584196" w:rsidP="00A410A7">
      <w:pPr>
        <w:ind w:firstLine="202"/>
        <w:jc w:val="both"/>
      </w:pPr>
      <w:r w:rsidRPr="00A410A7">
        <w:rPr>
          <w:i/>
        </w:rPr>
        <w:t>Nimbus Platform:</w:t>
      </w:r>
      <w:r w:rsidRPr="003D0645">
        <w:t xml:space="preserve"> The Nimbus platform is targeting to provide additional tool</w:t>
      </w:r>
      <w:r w:rsidR="006C5676">
        <w:t>s</w:t>
      </w:r>
      <w:r w:rsidRPr="003D0645">
        <w:t xml:space="preserve"> to simplify the </w:t>
      </w:r>
      <w:r w:rsidR="006C5676">
        <w:t>management</w:t>
      </w:r>
      <w:r w:rsidR="006C5676" w:rsidRPr="003D0645">
        <w:t xml:space="preserve"> </w:t>
      </w:r>
      <w:r w:rsidRPr="003D0645">
        <w:t xml:space="preserve">of the infrastructure services and </w:t>
      </w:r>
      <w:r w:rsidR="006C5676">
        <w:t>to facilitate</w:t>
      </w:r>
      <w:r w:rsidRPr="003D0645">
        <w:t xml:space="preserve"> </w:t>
      </w:r>
      <w:r w:rsidR="00B15EB4">
        <w:t xml:space="preserve">the </w:t>
      </w:r>
      <w:r w:rsidRPr="003D0645">
        <w:t xml:space="preserve">integration with other existing clouds </w:t>
      </w:r>
      <w:r w:rsidR="006C5676">
        <w:t>(</w:t>
      </w:r>
      <w:r w:rsidRPr="003D0645">
        <w:t>OpenStack and Amazon</w:t>
      </w:r>
      <w:r w:rsidR="006C5676">
        <w:t>)</w:t>
      </w:r>
      <w:r w:rsidRPr="003D0645">
        <w:t xml:space="preserve">. </w:t>
      </w:r>
      <w:r w:rsidR="006C5676">
        <w:t>Currently, this includes the</w:t>
      </w:r>
      <w:r w:rsidRPr="003D0645">
        <w:t xml:space="preserve"> following tools a) cloudinit.d coordinates launching, controlling, and monitoring cloud applications, b) a context broker service that coordinates large virtual cluster launches automatically and </w:t>
      </w:r>
      <w:r w:rsidR="00320843" w:rsidRPr="003D0645">
        <w:t>repeat</w:t>
      </w:r>
      <w:r w:rsidR="007C7985">
        <w:t>edly</w:t>
      </w:r>
      <w:r w:rsidR="00D245FD">
        <w:t xml:space="preserve"> </w:t>
      </w:r>
      <w:r w:rsidR="00E67F37">
        <w:fldChar w:fldCharType="begin"/>
      </w:r>
      <w:r w:rsidR="00E67F37">
        <w:instrText xml:space="preserve"> ADDIN EN.CITE &lt;EndNote&gt;&lt;Cite ExcludeYear="1"&gt;&lt;RecNum&gt;5&lt;/RecNum&gt;&lt;IDText&gt;www-nimbus&lt;/IDText&gt;&lt;DisplayText&gt;[1, 2]&lt;/DisplayText&gt;&lt;record&gt;&lt;rec-number&gt;5&lt;/rec-number&gt;&lt;foreign-keys&gt;&lt;key app="EN" db-id="20tw5svdats2a8eztp7vdxsj29reespatr0r"&gt;5&lt;/key&gt;&lt;/foreign-keys&gt;&lt;ref-type name="Web Page"&gt;12&lt;/ref-type&gt;&lt;contributors&gt;&lt;/contributors&gt;&lt;titles&gt;&lt;title&gt;Nimbus Project Web Page&lt;/title&gt;&lt;/titles&gt;&lt;dates&gt;&lt;/dates&gt;&lt;label&gt;www-nimbus&lt;/label&gt;&lt;urls&gt;&lt;related-urls&gt;&lt;url&gt;http://www.nimbusproject.org&lt;/url&gt;&lt;/related-urls&gt;&lt;/urls&gt;&lt;/record&gt;&lt;/Cite&gt;&lt;Cite&gt;&lt;Author&gt;Keahey&lt;/Author&gt;&lt;Year&gt;2005&lt;/Year&gt;&lt;RecNum&gt;4&lt;/RecNum&gt;&lt;IDText&gt;virtualwork&lt;/IDText&gt;&lt;record&gt;&lt;rec-number&gt;4&lt;/rec-number&gt;&lt;foreign-keys&gt;&lt;key app="EN" db-id="20tw5svdats2a8eztp7vdxsj29reespatr0r"&gt;4&lt;/key&gt;&lt;/foreign-keys&gt;&lt;ref-type name="Journal Article"&gt;17&lt;/ref-type&gt;&lt;contributors&gt;&lt;authors&gt;&lt;author&gt;Keahey, K.&lt;/author&gt;&lt;author&gt;Foster, I.&lt;/author&gt;&lt;author&gt;Freeman, T.&lt;/author&gt;&lt;author&gt;Zhang, X.&lt;/author&gt;&lt;/authors&gt;&lt;/contributors&gt;&lt;titles&gt;&lt;title&gt;Virtual Workspaces: Achieving Quality of Service and Quality of Life in the Grid&lt;/title&gt;&lt;secondary-title&gt;Scientific Programming Journal&lt;/secondary-title&gt;&lt;/titles&gt;&lt;periodical&gt;&lt;full-title&gt;Scientific Programming Journal&lt;/full-title&gt;&lt;/periodical&gt;&lt;pages&gt;265-276&lt;/pages&gt;&lt;volume&gt;13&lt;/volume&gt;&lt;number&gt;4&lt;/number&gt;&lt;dates&gt;&lt;year&gt;2005&lt;/year&gt;&lt;/dates&gt;&lt;label&gt;virtualwork&lt;/label&gt;&lt;urls&gt;&lt;/urls&gt;&lt;/record&gt;&lt;/Cite&gt;&lt;/EndNote&gt;</w:instrText>
      </w:r>
      <w:r w:rsidR="00E67F37">
        <w:fldChar w:fldCharType="separate"/>
      </w:r>
      <w:r w:rsidR="00E67F37">
        <w:rPr>
          <w:noProof/>
        </w:rPr>
        <w:t>[</w:t>
      </w:r>
      <w:hyperlink w:anchor="_ENREF_1" w:tooltip=",  #5" w:history="1">
        <w:r w:rsidR="005B7EDE">
          <w:rPr>
            <w:noProof/>
          </w:rPr>
          <w:t>1</w:t>
        </w:r>
      </w:hyperlink>
      <w:r w:rsidR="00E67F37">
        <w:rPr>
          <w:noProof/>
        </w:rPr>
        <w:t xml:space="preserve">, </w:t>
      </w:r>
      <w:hyperlink w:anchor="_ENREF_2" w:tooltip="Keahey, 2005 #4" w:history="1">
        <w:r w:rsidR="005B7EDE">
          <w:rPr>
            <w:noProof/>
          </w:rPr>
          <w:t>2</w:t>
        </w:r>
      </w:hyperlink>
      <w:r w:rsidR="00E67F37">
        <w:rPr>
          <w:noProof/>
        </w:rPr>
        <w:t>]</w:t>
      </w:r>
      <w:r w:rsidR="00E67F37">
        <w:fldChar w:fldCharType="end"/>
      </w:r>
    </w:p>
    <w:p w:rsidR="0023723E" w:rsidRDefault="0023723E" w:rsidP="0023723E"/>
    <w:p w:rsidR="00774FD4" w:rsidRDefault="00774FD4" w:rsidP="00E14E35">
      <w:pPr>
        <w:pStyle w:val="Heading2"/>
      </w:pPr>
      <w:r>
        <w:t>OpenNebula</w:t>
      </w:r>
    </w:p>
    <w:p w:rsidR="000913E2" w:rsidRDefault="00B92ABA" w:rsidP="00EA0A46">
      <w:pPr>
        <w:pStyle w:val="Text"/>
      </w:pPr>
      <w:r w:rsidRPr="00DE4836">
        <w:t xml:space="preserve">OpenNebula </w:t>
      </w:r>
      <w:r w:rsidR="009C6F8E">
        <w:fldChar w:fldCharType="begin"/>
      </w:r>
      <w:r w:rsidR="00BC3899">
        <w:instrText xml:space="preserve"> ADDIN EN.CITE &lt;EndNote&gt;&lt;Cite ExcludeAuth="1" ExcludeYear="1"&gt;&lt;RecNum&gt;7&lt;/RecNum&gt;&lt;IDText&gt;www-opennebula&lt;/IDText&gt;&lt;DisplayText&gt;[3, 4]&lt;/Display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Cite&gt;&lt;Author&gt;Llorente&lt;/Author&gt;&lt;Year&gt;2009&lt;/Year&gt;&lt;RecNum&gt;8&lt;/RecNum&gt;&lt;IDText&gt;llorentecloud&lt;/IDText&gt;&lt;record&gt;&lt;rec-number&gt;8&lt;/rec-number&gt;&lt;foreign-keys&gt;&lt;key app="EN" db-id="20tw5svdats2a8eztp7vdxsj29reespatr0r"&gt;8&lt;/key&gt;&lt;/foreign-keys&gt;&lt;ref-type name="Journal Article"&gt;17&lt;/ref-type&gt;&lt;contributors&gt;&lt;authors&gt;&lt;author&gt;Llorente, I.M.&lt;/author&gt;&lt;author&gt;Moreno-Vozmediano, R.&lt;/author&gt;&lt;author&gt;Montero, R.S.&lt;/author&gt;&lt;/authors&gt;&lt;/contributors&gt;&lt;titles&gt;&lt;title&gt;Cloud computing for on-demand grid resource provisioning&lt;/title&gt;&lt;secondary-title&gt;Advances in Parallel Computing&lt;/secondary-title&gt;&lt;/titles&gt;&lt;periodical&gt;&lt;full-title&gt;Advances in Parallel Computing&lt;/full-title&gt;&lt;/periodical&gt;&lt;pages&gt;177-191&lt;/pages&gt;&lt;volume&gt;18&lt;/volume&gt;&lt;dates&gt;&lt;year&gt;2009&lt;/year&gt;&lt;/dates&gt;&lt;label&gt;llorentecloud&lt;/label&gt;&lt;urls&gt;&lt;/urls&gt;&lt;/record&gt;&lt;/Cite&gt;&lt;/EndNote&gt;</w:instrText>
      </w:r>
      <w:r w:rsidR="009C6F8E">
        <w:fldChar w:fldCharType="separate"/>
      </w:r>
      <w:r w:rsidR="00BC3899">
        <w:rPr>
          <w:noProof/>
        </w:rPr>
        <w:t>[</w:t>
      </w:r>
      <w:hyperlink w:anchor="_ENREF_3" w:tooltip=",  #7" w:history="1">
        <w:r w:rsidR="005B7EDE">
          <w:rPr>
            <w:noProof/>
          </w:rPr>
          <w:t>3</w:t>
        </w:r>
      </w:hyperlink>
      <w:r w:rsidR="00BC3899">
        <w:rPr>
          <w:noProof/>
        </w:rPr>
        <w:t xml:space="preserve">, </w:t>
      </w:r>
      <w:hyperlink w:anchor="_ENREF_4" w:tooltip="Llorente, 2009 #8" w:history="1">
        <w:r w:rsidR="005B7EDE">
          <w:rPr>
            <w:noProof/>
          </w:rPr>
          <w:t>4</w:t>
        </w:r>
      </w:hyperlink>
      <w:r w:rsidR="00BC3899">
        <w:rPr>
          <w:noProof/>
        </w:rPr>
        <w:t>]</w:t>
      </w:r>
      <w:r w:rsidR="009C6F8E">
        <w:fldChar w:fldCharType="end"/>
      </w:r>
      <w:r w:rsidR="009C6F8E" w:rsidRPr="009C6F8E">
        <w:t xml:space="preserve"> </w:t>
      </w:r>
      <w:r w:rsidRPr="00DE4836">
        <w:t>is an open</w:t>
      </w:r>
      <w:r w:rsidR="00855752">
        <w:t xml:space="preserve"> </w:t>
      </w:r>
      <w:r w:rsidRPr="00DE4836">
        <w:t xml:space="preserve">source </w:t>
      </w:r>
      <w:r w:rsidR="00193BA0">
        <w:t xml:space="preserve">IaaS </w:t>
      </w:r>
      <w:r w:rsidRPr="00DE4836">
        <w:t>toolkit. It</w:t>
      </w:r>
      <w:r w:rsidR="00193BA0">
        <w:t xml:space="preserve">s design is </w:t>
      </w:r>
      <w:r w:rsidRPr="00DE4836">
        <w:t>flexible and modular to allow integration with different storage and network infrastructure configuratio</w:t>
      </w:r>
      <w:r w:rsidR="00BE3C2F">
        <w:t xml:space="preserve">ns, and hypervisor technologies </w:t>
      </w:r>
      <w:r w:rsidR="002F7280">
        <w:fldChar w:fldCharType="begin"/>
      </w:r>
      <w:r w:rsidR="00E67F37">
        <w:instrText xml:space="preserve"> ADDIN EN.CITE &lt;EndNote&gt;&lt;Cite&gt;&lt;Author&gt;Montero&lt;/Author&gt;&lt;Year&gt;2010&lt;/Year&gt;&lt;RecNum&gt;9&lt;/RecNum&gt;&lt;IDText&gt;opennebulaarq&lt;/IDText&gt;&lt;DisplayText&gt;[5]&lt;/DisplayText&gt;&lt;record&gt;&lt;rec-number&gt;9&lt;/rec-number&gt;&lt;foreign-keys&gt;&lt;key app="EN" db-id="20tw5svdats2a8eztp7vdxsj29reespatr0r"&gt;9&lt;/key&gt;&lt;/foreign-keys&gt;&lt;ref-type name="Journal Article"&gt;17&lt;/ref-type&gt;&lt;contributors&gt;&lt;authors&gt;&lt;author&gt;Montero, R.S.&lt;/author&gt;&lt;author&gt;Moreno-Vozmediano, R.&lt;/author&gt;&lt;author&gt;Llorente, I.M.&lt;/author&gt;&lt;/authors&gt;&lt;/contributors&gt;&lt;titles&gt;&lt;title&gt;An Elasticity Model for High Throughput Computing Clusters&lt;/title&gt;&lt;secondary-title&gt;J. Parallel and Distributed Computing&lt;/secondary-title&gt;&lt;/titles&gt;&lt;periodical&gt;&lt;full-title&gt;J. Parallel and Distributed Computing&lt;/full-title&gt;&lt;/periodical&gt;&lt;dates&gt;&lt;year&gt;2010&lt;/year&gt;&lt;/dates&gt;&lt;label&gt;opennebulaarq&lt;/label&gt;&lt;urls&gt;&lt;related-urls&gt;&lt;url&gt;opennebulaarq&lt;/url&gt;&lt;/related-urls&gt;&lt;/urls&gt;&lt;electronic-resource-num&gt;doi:10.1016/j.jpdc.2010.05.005&lt;/electronic-resource-num&gt;&lt;/record&gt;&lt;/Cite&gt;&lt;/EndNote&gt;</w:instrText>
      </w:r>
      <w:r w:rsidR="002F7280">
        <w:fldChar w:fldCharType="separate"/>
      </w:r>
      <w:r w:rsidR="00E67F37">
        <w:rPr>
          <w:noProof/>
        </w:rPr>
        <w:t>[</w:t>
      </w:r>
      <w:hyperlink w:anchor="_ENREF_5" w:tooltip="Montero, 2010 #9" w:history="1">
        <w:r w:rsidR="005B7EDE">
          <w:rPr>
            <w:noProof/>
          </w:rPr>
          <w:t>5</w:t>
        </w:r>
      </w:hyperlink>
      <w:r w:rsidR="00E67F37">
        <w:rPr>
          <w:noProof/>
        </w:rPr>
        <w:t>]</w:t>
      </w:r>
      <w:r w:rsidR="002F7280">
        <w:fldChar w:fldCharType="end"/>
      </w:r>
      <w:r w:rsidR="000913E2">
        <w:t>.</w:t>
      </w:r>
      <w:r w:rsidR="004F57B2">
        <w:t xml:space="preserve"> </w:t>
      </w:r>
      <w:r w:rsidR="00F4706D">
        <w:t xml:space="preserve">It can deal with changing </w:t>
      </w:r>
      <w:r w:rsidR="000913E2" w:rsidRPr="000913E2">
        <w:t>re</w:t>
      </w:r>
      <w:r w:rsidR="000913E2" w:rsidRPr="000913E2">
        <w:softHyphen/>
        <w:t xml:space="preserve">source needs, </w:t>
      </w:r>
      <w:r w:rsidR="00F4706D">
        <w:t xml:space="preserve">resource </w:t>
      </w:r>
      <w:r w:rsidR="000913E2" w:rsidRPr="000913E2">
        <w:t>addition</w:t>
      </w:r>
      <w:r w:rsidR="00F4706D">
        <w:t xml:space="preserve">s, </w:t>
      </w:r>
      <w:r w:rsidR="00535F7C">
        <w:t xml:space="preserve">live migration, snapshotting, </w:t>
      </w:r>
      <w:r w:rsidR="00F4706D">
        <w:t xml:space="preserve">and </w:t>
      </w:r>
      <w:r w:rsidR="000913E2" w:rsidRPr="000913E2">
        <w:t>failure of physi</w:t>
      </w:r>
      <w:r w:rsidR="002F7280">
        <w:t xml:space="preserve">cal resources </w:t>
      </w:r>
      <w:r w:rsidR="002829DB">
        <w:fldChar w:fldCharType="begin"/>
      </w:r>
      <w:r w:rsidR="00154693">
        <w:instrText xml:space="preserve"> ADDIN EN.CITE &lt;EndNote&gt;&lt;Cite&gt;&lt;Author&gt;B.Sotomayor&lt;/Author&gt;&lt;Year&gt;2009&lt;/Year&gt;&lt;RecNum&gt;17&lt;/RecNum&gt;&lt;IDText&gt;satomayor-virtual&lt;/IDText&gt;&lt;DisplayText&gt;[3, 6]&lt;/DisplayText&gt;&lt;record&gt;&lt;rec-number&gt;17&lt;/rec-number&gt;&lt;foreign-keys&gt;&lt;key app="EN" db-id="20tw5svdats2a8eztp7vdxsj29reespatr0r"&gt;17&lt;/key&gt;&lt;/foreign-keys&gt;&lt;ref-type name="Journal Article"&gt;17&lt;/ref-type&gt;&lt;contributors&gt;&lt;authors&gt;&lt;author&gt;B.Sotomayor&lt;/author&gt;&lt;author&gt;R.Santiago Montero&lt;/author&gt;&lt;author&gt;I.Martín Llorente&lt;/author&gt;&lt;author&gt;I.Foster&lt;/author&gt;&lt;/authors&gt;&lt;/contributors&gt;&lt;titles&gt;&lt;title&gt;Virtual Infrastructure Management in Private and Hybrid Clouds&lt;/title&gt;&lt;secondary-title&gt;IEEE Internet Computing&lt;/secondary-title&gt;&lt;/titles&gt;&lt;periodical&gt;&lt;full-title&gt;IEEE Internet Computing&lt;/full-title&gt;&lt;/periodical&gt;&lt;pages&gt;14-22&lt;/pages&gt;&lt;volume&gt;13&lt;/volume&gt;&lt;number&gt;5&lt;/number&gt;&lt;dates&gt;&lt;year&gt;2009&lt;/year&gt;&lt;pub-dates&gt;&lt;date&gt;Sep.-Oct 2009&lt;/date&gt;&lt;/pub-dates&gt;&lt;/dates&gt;&lt;label&gt;satomayor-virtual&lt;/label&gt;&lt;urls&gt;&lt;/urls&gt;&lt;/record&gt;&lt;/Cite&gt;&lt;Cite ExcludeAuth="1" ExcludeYear="1"&gt;&lt;RecNum&gt;7&lt;/RecNum&gt;&lt;IDText&gt;www-opennebula&lt;/IDText&gt;&lt;record&gt;&lt;rec-number&gt;7&lt;/rec-number&gt;&lt;foreign-keys&gt;&lt;key app="EN" db-id="20tw5svdats2a8eztp7vdxsj29reespatr0r"&gt;7&lt;/key&gt;&lt;/foreign-keys&gt;&lt;ref-type name="Web Page"&gt;12&lt;/ref-type&gt;&lt;contributors&gt;&lt;/contributors&gt;&lt;titles&gt;&lt;title&gt;OpenNebula Web Page&lt;/title&gt;&lt;/titles&gt;&lt;dates&gt;&lt;/dates&gt;&lt;label&gt;www-opennebula&lt;/label&gt;&lt;urls&gt;&lt;related-urls&gt;&lt;url&gt;http://www.opennebula.org&lt;/url&gt;&lt;/related-urls&gt;&lt;/urls&gt;&lt;/record&gt;&lt;/Cite&gt;&lt;/EndNote&gt;</w:instrText>
      </w:r>
      <w:r w:rsidR="002829DB">
        <w:fldChar w:fldCharType="separate"/>
      </w:r>
      <w:r w:rsidR="00154693">
        <w:rPr>
          <w:noProof/>
        </w:rPr>
        <w:t>[</w:t>
      </w:r>
      <w:hyperlink w:anchor="_ENREF_3" w:tooltip=",  #7" w:history="1">
        <w:r w:rsidR="001E49FC">
          <w:rPr>
            <w:noProof/>
          </w:rPr>
          <w:t>3</w:t>
        </w:r>
      </w:hyperlink>
      <w:r w:rsidR="00154693">
        <w:rPr>
          <w:noProof/>
        </w:rPr>
        <w:t xml:space="preserve">, </w:t>
      </w:r>
      <w:hyperlink w:anchor="_ENREF_6" w:tooltip="B.Sotomayor, 2009 #17" w:history="1">
        <w:r w:rsidR="001E49FC">
          <w:rPr>
            <w:noProof/>
          </w:rPr>
          <w:t>6</w:t>
        </w:r>
      </w:hyperlink>
      <w:r w:rsidR="00154693">
        <w:rPr>
          <w:noProof/>
        </w:rPr>
        <w:t>]</w:t>
      </w:r>
      <w:r w:rsidR="002829DB">
        <w:fldChar w:fldCharType="end"/>
      </w:r>
      <w:r w:rsidR="000913E2" w:rsidRPr="000913E2">
        <w:t xml:space="preserve">. Furthermore, OpenNebula </w:t>
      </w:r>
      <w:r w:rsidR="00216BF0">
        <w:t xml:space="preserve">supports cloud federation to </w:t>
      </w:r>
      <w:r w:rsidR="005F6847">
        <w:t>interface</w:t>
      </w:r>
      <w:r w:rsidR="000913E2" w:rsidRPr="000913E2">
        <w:t xml:space="preserve"> with external clouds</w:t>
      </w:r>
      <w:r w:rsidR="005F6847">
        <w:t>, which</w:t>
      </w:r>
      <w:r w:rsidR="0086540D">
        <w:t xml:space="preserve"> </w:t>
      </w:r>
      <w:r w:rsidR="005F6847">
        <w:t>provides</w:t>
      </w:r>
      <w:r w:rsidR="0086540D" w:rsidRPr="00DE4836">
        <w:t xml:space="preserve"> scalability, isolation</w:t>
      </w:r>
      <w:r w:rsidR="005F6847">
        <w:t xml:space="preserve">, and </w:t>
      </w:r>
      <w:r w:rsidR="0086540D" w:rsidRPr="00DE4836">
        <w:t>multiple-site support</w:t>
      </w:r>
      <w:r w:rsidR="0086540D">
        <w:t>.</w:t>
      </w:r>
      <w:r w:rsidR="00EA0A46">
        <w:t xml:space="preserve"> </w:t>
      </w:r>
      <w:r w:rsidR="000913E2" w:rsidRPr="000913E2">
        <w:t>This lets organiza</w:t>
      </w:r>
      <w:r w:rsidR="000913E2" w:rsidRPr="000913E2">
        <w:softHyphen/>
        <w:t>tions supplement the local infrastructure</w:t>
      </w:r>
      <w:r w:rsidR="00FE120C">
        <w:t xml:space="preserve"> with computing capacity from </w:t>
      </w:r>
      <w:r w:rsidR="000913E2" w:rsidRPr="000913E2">
        <w:t>public cloud</w:t>
      </w:r>
      <w:r w:rsidR="00FE120C">
        <w:t>s</w:t>
      </w:r>
      <w:r w:rsidR="000913E2" w:rsidRPr="000913E2">
        <w:t xml:space="preserve"> to meet peak demands, or implement high availabil</w:t>
      </w:r>
      <w:r w:rsidR="000913E2" w:rsidRPr="000913E2">
        <w:softHyphen/>
        <w:t xml:space="preserve">ity strategies. </w:t>
      </w:r>
      <w:r w:rsidR="00EA0A46">
        <w:t>Thus, a s</w:t>
      </w:r>
      <w:r w:rsidR="00EA0A46" w:rsidRPr="00DE4836">
        <w:t xml:space="preserve">ingle access point and centralized management </w:t>
      </w:r>
      <w:r w:rsidR="00EA0A46">
        <w:t xml:space="preserve">system can be used to control </w:t>
      </w:r>
      <w:r w:rsidR="00EA0A46" w:rsidRPr="00DE4836">
        <w:t xml:space="preserve">multiple </w:t>
      </w:r>
      <w:r w:rsidR="00EA0A46">
        <w:t>deployments</w:t>
      </w:r>
      <w:r w:rsidR="00EA0A46" w:rsidRPr="00DE4836">
        <w:t xml:space="preserve"> of OpenNebula</w:t>
      </w:r>
      <w:r w:rsidR="00EA0A46">
        <w:t>.</w:t>
      </w:r>
    </w:p>
    <w:p w:rsidR="00DC5B84" w:rsidRPr="00DE4836" w:rsidRDefault="00DC5B84" w:rsidP="00DC5B84">
      <w:pPr>
        <w:pStyle w:val="Text"/>
      </w:pPr>
      <w:r>
        <w:t xml:space="preserve">OpenNebula supports different </w:t>
      </w:r>
      <w:r w:rsidR="00FE120C">
        <w:t xml:space="preserve">access </w:t>
      </w:r>
      <w:r>
        <w:t xml:space="preserve">interfaces </w:t>
      </w:r>
      <w:r w:rsidR="00FE120C">
        <w:t xml:space="preserve">including </w:t>
      </w:r>
      <w:r w:rsidRPr="00DE4836">
        <w:t>REST-based interfaces</w:t>
      </w:r>
      <w:r w:rsidR="00FE120C">
        <w:t>,</w:t>
      </w:r>
      <w:r>
        <w:t xml:space="preserve"> </w:t>
      </w:r>
      <w:r w:rsidRPr="00DE4836">
        <w:t>OGF OCCI service</w:t>
      </w:r>
      <w:r w:rsidR="00FE120C">
        <w:t xml:space="preserve"> interfaces</w:t>
      </w:r>
      <w:r w:rsidRPr="00DE4836">
        <w:t xml:space="preserve">, </w:t>
      </w:r>
      <w:r w:rsidR="00FE120C">
        <w:t xml:space="preserve">and </w:t>
      </w:r>
      <w:r w:rsidRPr="00DE4836">
        <w:t>the e</w:t>
      </w:r>
      <w:r w:rsidR="00FE120C">
        <w:t xml:space="preserve">merging cloud API standard, as well as the </w:t>
      </w:r>
      <w:r w:rsidR="004D12F9">
        <w:t xml:space="preserve">de-facto </w:t>
      </w:r>
      <w:r w:rsidRPr="00DE4836">
        <w:t>AWS EC2 API</w:t>
      </w:r>
      <w:r>
        <w:t xml:space="preserve"> </w:t>
      </w:r>
      <w:r w:rsidR="00DB2285">
        <w:t>standard.</w:t>
      </w:r>
    </w:p>
    <w:p w:rsidR="00606B9C" w:rsidRDefault="00D75D42" w:rsidP="00606B9C">
      <w:pPr>
        <w:pStyle w:val="Text"/>
      </w:pPr>
      <w:r>
        <w:t>The a</w:t>
      </w:r>
      <w:r w:rsidR="00DE4836" w:rsidRPr="00DE4836">
        <w:t xml:space="preserve">uthorization </w:t>
      </w:r>
      <w:r>
        <w:t xml:space="preserve">is based on </w:t>
      </w:r>
      <w:r w:rsidRPr="00DE4836">
        <w:t>passwords, ssh rsa keypairs, X</w:t>
      </w:r>
      <w:r w:rsidR="00F23056">
        <w:t>.</w:t>
      </w:r>
      <w:r w:rsidRPr="00DE4836">
        <w:t>509 certificates or LDAP</w:t>
      </w:r>
      <w:r>
        <w:t xml:space="preserve">. This framework also </w:t>
      </w:r>
      <w:r w:rsidR="00B5780B">
        <w:t>integrates</w:t>
      </w:r>
      <w:r w:rsidR="00DE4836" w:rsidRPr="00DE4836">
        <w:t xml:space="preserve"> fine-grained </w:t>
      </w:r>
      <w:r w:rsidR="00B5780B">
        <w:t xml:space="preserve">role –based </w:t>
      </w:r>
      <w:r w:rsidR="00DE4836" w:rsidRPr="00DE4836">
        <w:t>ACLs th</w:t>
      </w:r>
      <w:r>
        <w:t xml:space="preserve">at </w:t>
      </w:r>
      <w:r w:rsidR="00DB2285">
        <w:t>as part of its authorization capabilities</w:t>
      </w:r>
      <w:r>
        <w:t xml:space="preserve">. </w:t>
      </w:r>
    </w:p>
    <w:p w:rsidR="00606B9C" w:rsidRDefault="00D75D42" w:rsidP="00606B9C">
      <w:pPr>
        <w:pStyle w:val="Text"/>
      </w:pPr>
      <w:r>
        <w:t>The a</w:t>
      </w:r>
      <w:r w:rsidR="00DE4836" w:rsidRPr="00DE4836">
        <w:t xml:space="preserve">uthorization </w:t>
      </w:r>
      <w:r>
        <w:t xml:space="preserve">is based on </w:t>
      </w:r>
      <w:r w:rsidRPr="00DE4836">
        <w:t>passwords, ssh rsa keypairs, X</w:t>
      </w:r>
      <w:r w:rsidR="00F23056">
        <w:t>.</w:t>
      </w:r>
      <w:r w:rsidRPr="00DE4836">
        <w:t>509 certificates or LDAP</w:t>
      </w:r>
      <w:r>
        <w:t>. This framework also supports</w:t>
      </w:r>
      <w:r w:rsidR="00DE4836" w:rsidRPr="00DE4836">
        <w:t xml:space="preserve"> fine-grained ACLs </w:t>
      </w:r>
      <w:r w:rsidR="006B4E74">
        <w:t>to manage</w:t>
      </w:r>
      <w:r w:rsidR="00DB2285">
        <w:t xml:space="preserve"> users with </w:t>
      </w:r>
      <w:r>
        <w:t>multiple</w:t>
      </w:r>
      <w:r w:rsidR="00DB2285">
        <w:t xml:space="preserve"> </w:t>
      </w:r>
      <w:r>
        <w:t>role</w:t>
      </w:r>
      <w:r w:rsidR="00DB2285">
        <w:t>s as part of its authorization capabilities</w:t>
      </w:r>
      <w:r>
        <w:t xml:space="preserve">. </w:t>
      </w:r>
    </w:p>
    <w:p w:rsidR="00DE4836" w:rsidRDefault="00DB2285" w:rsidP="006D757B">
      <w:pPr>
        <w:pStyle w:val="Text"/>
      </w:pPr>
      <w:r>
        <w:t>T</w:t>
      </w:r>
      <w:r w:rsidR="00DC5B84">
        <w:t>he storage subsystem supports</w:t>
      </w:r>
      <w:r w:rsidR="00DE4836" w:rsidRPr="00DE4836">
        <w:t xml:space="preserve"> any backend configuration, from non</w:t>
      </w:r>
      <w:r w:rsidR="006B4E74">
        <w:t>-</w:t>
      </w:r>
      <w:r w:rsidR="00DE4836" w:rsidRPr="00DE4836">
        <w:t xml:space="preserve">shared file systems with image transferring </w:t>
      </w:r>
      <w:r w:rsidR="00DC5B84">
        <w:t>via</w:t>
      </w:r>
      <w:r w:rsidR="00DE4836" w:rsidRPr="00DE4836">
        <w:t xml:space="preserve"> SSH to shared file </w:t>
      </w:r>
      <w:r w:rsidR="00A8746A">
        <w:t>systems (NFS, GlusterFS, Lustre</w:t>
      </w:r>
      <w:r w:rsidR="00DE4836" w:rsidRPr="00DE4836">
        <w:t>) or LVM with CoW</w:t>
      </w:r>
      <w:r w:rsidR="00DC5B84">
        <w:t xml:space="preserve"> (</w:t>
      </w:r>
      <w:r w:rsidR="00DC5B84" w:rsidRPr="00DC5B84">
        <w:t>copy-on-write</w:t>
      </w:r>
      <w:r w:rsidR="00DC5B84">
        <w:t>)</w:t>
      </w:r>
      <w:r w:rsidR="00DE4836" w:rsidRPr="00DE4836">
        <w:t xml:space="preserve">, and any storage server, from using commodity hardware </w:t>
      </w:r>
      <w:r w:rsidR="006D757B">
        <w:t>to enterprise-grade solutions</w:t>
      </w:r>
      <w:r w:rsidR="0074269A">
        <w:t>.</w:t>
      </w:r>
    </w:p>
    <w:p w:rsidR="00B92ABA" w:rsidRPr="001D5B97" w:rsidRDefault="00B92ABA" w:rsidP="001D5B97">
      <w:pPr>
        <w:pStyle w:val="Text"/>
      </w:pPr>
    </w:p>
    <w:p w:rsidR="00774FD4" w:rsidRDefault="00774FD4" w:rsidP="00E14E35">
      <w:pPr>
        <w:pStyle w:val="Heading2"/>
      </w:pPr>
      <w:r>
        <w:t>OpenStack</w:t>
      </w:r>
    </w:p>
    <w:p w:rsidR="00BE3C2F" w:rsidRDefault="00606B9C" w:rsidP="00606B9C">
      <w:pPr>
        <w:pStyle w:val="Text"/>
      </w:pPr>
      <w:r>
        <w:t xml:space="preserve">OpenStack </w:t>
      </w:r>
      <w:r w:rsidR="009C6F8E">
        <w:fldChar w:fldCharType="begin"/>
      </w:r>
      <w:r w:rsidR="002829DB">
        <w:instrText xml:space="preserve"> ADDIN EN.CITE &lt;EndNote&gt;&lt;Cite ExcludeAuth="1" ExcludeYear="1"&gt;&lt;RecNum&gt;6&lt;/RecNum&gt;&lt;IDText&gt;www-openstack&lt;/IDText&gt;&lt;DisplayText&gt;[7]&lt;/DisplayText&gt;&lt;record&gt;&lt;rec-number&gt;6&lt;/rec-number&gt;&lt;foreign-keys&gt;&lt;key app="EN" db-id="20tw5svdats2a8eztp7vdxsj29reespatr0r"&gt;6&lt;/key&gt;&lt;/foreign-keys&gt;&lt;ref-type name="Web Page"&gt;12&lt;/ref-type&gt;&lt;contributors&gt;&lt;/contributors&gt;&lt;titles&gt;&lt;title&gt;OpenStack Web Page&lt;/title&gt;&lt;/titles&gt;&lt;dates&gt;&lt;/dates&gt;&lt;label&gt;www-openstack&lt;/label&gt;&lt;urls&gt;&lt;related-urls&gt;&lt;url&gt;http://www.openstack.org&lt;/url&gt;&lt;/related-urls&gt;&lt;/urls&gt;&lt;/record&gt;&lt;/Cite&gt;&lt;/EndNote&gt;</w:instrText>
      </w:r>
      <w:r w:rsidR="009C6F8E">
        <w:fldChar w:fldCharType="separate"/>
      </w:r>
      <w:r w:rsidR="002829DB">
        <w:rPr>
          <w:noProof/>
        </w:rPr>
        <w:t>[</w:t>
      </w:r>
      <w:hyperlink w:anchor="_ENREF_7" w:tooltip=",  #6" w:history="1">
        <w:r w:rsidR="005B7EDE">
          <w:rPr>
            <w:noProof/>
          </w:rPr>
          <w:t>7</w:t>
        </w:r>
      </w:hyperlink>
      <w:r w:rsidR="002829DB">
        <w:rPr>
          <w:noProof/>
        </w:rPr>
        <w:t>]</w:t>
      </w:r>
      <w:r w:rsidR="009C6F8E">
        <w:fldChar w:fldCharType="end"/>
      </w:r>
      <w:r w:rsidR="00706E4A">
        <w:t xml:space="preserve"> </w:t>
      </w:r>
      <w:r w:rsidRPr="00606B9C">
        <w:t xml:space="preserve">is a collection of open source </w:t>
      </w:r>
      <w:r w:rsidR="00BA2E51">
        <w:t xml:space="preserve">components </w:t>
      </w:r>
      <w:r w:rsidRPr="00606B9C">
        <w:t xml:space="preserve">to deliver public and private clouds. These </w:t>
      </w:r>
      <w:r w:rsidR="00BA2E51">
        <w:t xml:space="preserve">components currently include </w:t>
      </w:r>
      <w:r w:rsidRPr="00606B9C">
        <w:t xml:space="preserve">OpenStack </w:t>
      </w:r>
      <w:r w:rsidR="007E1FD3">
        <w:t>C</w:t>
      </w:r>
      <w:r w:rsidRPr="00606B9C">
        <w:t xml:space="preserve">ompute (called </w:t>
      </w:r>
      <w:r w:rsidRPr="00035413">
        <w:rPr>
          <w:i/>
        </w:rPr>
        <w:t>Nova</w:t>
      </w:r>
      <w:r w:rsidRPr="00606B9C">
        <w:t xml:space="preserve">), OpenStack Object Storage (called </w:t>
      </w:r>
      <w:r w:rsidRPr="00035413">
        <w:rPr>
          <w:i/>
        </w:rPr>
        <w:t>Swift</w:t>
      </w:r>
      <w:r w:rsidRPr="00606B9C">
        <w:t xml:space="preserve">), and OpenStack </w:t>
      </w:r>
      <w:r w:rsidR="007E1FD3">
        <w:t>I</w:t>
      </w:r>
      <w:r w:rsidR="0083037F" w:rsidRPr="00606B9C">
        <w:t>mag</w:t>
      </w:r>
      <w:r w:rsidR="0083037F">
        <w:t>e</w:t>
      </w:r>
      <w:r w:rsidR="0083037F" w:rsidRPr="00606B9C">
        <w:t xml:space="preserve"> </w:t>
      </w:r>
      <w:r w:rsidR="007E1FD3">
        <w:t>S</w:t>
      </w:r>
      <w:r w:rsidRPr="00606B9C">
        <w:t xml:space="preserve">ervice (called </w:t>
      </w:r>
      <w:r w:rsidRPr="00035413">
        <w:rPr>
          <w:i/>
        </w:rPr>
        <w:t>Glance</w:t>
      </w:r>
      <w:r w:rsidRPr="00606B9C">
        <w:t xml:space="preserve">). </w:t>
      </w:r>
      <w:r w:rsidR="00035413">
        <w:t xml:space="preserve">OpenStack is a new effort and has received considerable momentum due to its openness and may companies supporting this </w:t>
      </w:r>
      <w:r w:rsidR="0083037F">
        <w:t>o</w:t>
      </w:r>
      <w:r w:rsidR="00035413">
        <w:t>pen</w:t>
      </w:r>
      <w:r w:rsidR="0083037F">
        <w:t xml:space="preserve"> s</w:t>
      </w:r>
      <w:r w:rsidR="00035413">
        <w:t>ource effort.</w:t>
      </w:r>
    </w:p>
    <w:p w:rsidR="004F57B2" w:rsidRDefault="004F57B2" w:rsidP="004F57B2">
      <w:pPr>
        <w:pStyle w:val="Text"/>
      </w:pPr>
    </w:p>
    <w:p w:rsidR="00BE3C2F" w:rsidRDefault="00BE3C2F" w:rsidP="001D5B97">
      <w:pPr>
        <w:pStyle w:val="Text"/>
        <w:ind w:firstLine="0"/>
      </w:pPr>
      <w:r>
        <w:t>Nova</w:t>
      </w:r>
      <w:r w:rsidRPr="00BE3C2F">
        <w:t xml:space="preserve"> is designed to provision and manage large networks of virtual machines, creating a redundant and scalable cloud computing platform.</w:t>
      </w:r>
      <w:r w:rsidR="00035413">
        <w:t xml:space="preserve"> </w:t>
      </w:r>
      <w:r w:rsidRPr="00BE3C2F">
        <w:t>S</w:t>
      </w:r>
      <w:r>
        <w:t>wift</w:t>
      </w:r>
      <w:r w:rsidRPr="00BE3C2F">
        <w:t xml:space="preserve"> is </w:t>
      </w:r>
      <w:r w:rsidR="00035413">
        <w:t>used to create</w:t>
      </w:r>
      <w:r w:rsidRPr="00BE3C2F">
        <w:t xml:space="preserve"> </w:t>
      </w:r>
      <w:r w:rsidR="00AB2D3B">
        <w:t xml:space="preserve">a </w:t>
      </w:r>
      <w:r w:rsidRPr="00BE3C2F">
        <w:t xml:space="preserve">redundant, scalable object storage using clusters of standardized servers </w:t>
      </w:r>
      <w:r w:rsidR="00AB2D3B">
        <w:t xml:space="preserve">in order </w:t>
      </w:r>
      <w:r w:rsidRPr="00BE3C2F">
        <w:t xml:space="preserve">to store petabytes of accessible data. It is not a file system or real-time data storage system, but rather a long-term storage system for more permanent </w:t>
      </w:r>
      <w:r w:rsidR="00AB2D3B">
        <w:t>or</w:t>
      </w:r>
      <w:r w:rsidRPr="00BE3C2F">
        <w:t xml:space="preserve"> static data</w:t>
      </w:r>
      <w:r w:rsidR="00AB2D3B">
        <w:t>.</w:t>
      </w:r>
      <w:r w:rsidRPr="00BE3C2F">
        <w:t xml:space="preserve">. </w:t>
      </w:r>
      <w:r>
        <w:t>Glance</w:t>
      </w:r>
      <w:r w:rsidRPr="00BE3C2F">
        <w:t xml:space="preserve"> provides discovery, registration, and delivery services for virtual disk images. </w:t>
      </w:r>
    </w:p>
    <w:p w:rsidR="00774FD4" w:rsidRDefault="00774FD4" w:rsidP="00E14E35">
      <w:pPr>
        <w:pStyle w:val="Heading2"/>
      </w:pPr>
      <w:r>
        <w:t>Eucalyptus</w:t>
      </w:r>
    </w:p>
    <w:p w:rsidR="0051494E" w:rsidRDefault="00DC5B84" w:rsidP="00F925C0">
      <w:pPr>
        <w:pStyle w:val="Text"/>
      </w:pPr>
      <w:r w:rsidRPr="00DC5B84">
        <w:t xml:space="preserve">Eucalyptus </w:t>
      </w:r>
      <w:r w:rsidR="00262107">
        <w:fldChar w:fldCharType="begin"/>
      </w:r>
      <w:r w:rsidR="002829DB">
        <w:instrText xml:space="preserve"> ADDIN EN.CITE &lt;EndNote&gt;&lt;Cite ExcludeAuth="1" ExcludeYear="1"&gt;&lt;RecNum&gt;2&lt;/RecNum&gt;&lt;IDText&gt;www-eucalyptus&lt;/IDText&gt;&lt;DisplayText&gt;[8]&lt;/DisplayText&gt;&lt;record&gt;&lt;rec-number&gt;2&lt;/rec-number&gt;&lt;foreign-keys&gt;&lt;key app="EN" db-id="20tw5svdats2a8eztp7vdxsj29reespatr0r"&gt;2&lt;/key&gt;&lt;/foreign-keys&gt;&lt;ref-type name="Web Page"&gt;12&lt;/ref-type&gt;&lt;contributors&gt;&lt;/contributors&gt;&lt;titles&gt;&lt;title&gt;Eucalyptus Web Pages (Open Source)&lt;/title&gt;&lt;/titles&gt;&lt;dates&gt;&lt;/dates&gt;&lt;label&gt;www-eucalyptus&lt;/label&gt;&lt;urls&gt;&lt;related-urls&gt;&lt;url&gt;http://open.eucalyptus.com/&lt;/url&gt;&lt;/related-urls&gt;&lt;/urls&gt;&lt;/record&gt;&lt;/Cite&gt;&lt;/EndNote&gt;</w:instrText>
      </w:r>
      <w:r w:rsidR="00262107">
        <w:fldChar w:fldCharType="separate"/>
      </w:r>
      <w:r w:rsidR="002829DB">
        <w:rPr>
          <w:noProof/>
        </w:rPr>
        <w:t>[</w:t>
      </w:r>
      <w:hyperlink w:anchor="_ENREF_8" w:tooltip=",  #2" w:history="1">
        <w:r w:rsidR="005B7EDE">
          <w:rPr>
            <w:noProof/>
          </w:rPr>
          <w:t>8</w:t>
        </w:r>
      </w:hyperlink>
      <w:r w:rsidR="002829DB">
        <w:rPr>
          <w:noProof/>
        </w:rPr>
        <w:t>]</w:t>
      </w:r>
      <w:r w:rsidR="00262107">
        <w:fldChar w:fldCharType="end"/>
      </w:r>
      <w:r w:rsidR="00706E4A">
        <w:t xml:space="preserve"> </w:t>
      </w:r>
      <w:r w:rsidR="00C83639">
        <w:t xml:space="preserve">promises </w:t>
      </w:r>
      <w:r w:rsidRPr="00DC5B84">
        <w:t>the creation of on-premise private clouds, with no requirements for retooling the organization's existing IT infrastructure or need to introduce specialized hardware. Eucalyptus implements an IaaS (Infrastructure as a Service) private cloud that is accessible via an API compatible with Amazon EC2 and Amazon S3.</w:t>
      </w:r>
      <w:r w:rsidR="0033041A">
        <w:t xml:space="preserve"> </w:t>
      </w:r>
      <w:r w:rsidR="00F925C0">
        <w:t>I</w:t>
      </w:r>
      <w:r w:rsidR="0033041A">
        <w:t xml:space="preserve">t </w:t>
      </w:r>
      <w:r w:rsidR="0033041A" w:rsidRPr="0033041A">
        <w:t>has five high-level components: Cloud Controller (CLC)</w:t>
      </w:r>
      <w:r w:rsidR="00684AEE">
        <w:t xml:space="preserve"> that manages the virtualized resources; Cluster Controller (CC) controls the execution of VMs;</w:t>
      </w:r>
      <w:r w:rsidR="0033041A" w:rsidRPr="0033041A">
        <w:t xml:space="preserve"> Walrus</w:t>
      </w:r>
      <w:r w:rsidR="00684AEE">
        <w:t xml:space="preserve"> is the storage system, Storage Controller (SC) </w:t>
      </w:r>
      <w:r w:rsidR="00684AEE" w:rsidRPr="0033041A">
        <w:t>provides block-level network storage</w:t>
      </w:r>
      <w:r w:rsidR="00684AEE">
        <w:t xml:space="preserve"> including support for </w:t>
      </w:r>
      <w:r w:rsidR="00684AEE" w:rsidRPr="0033041A">
        <w:t>Amazon Elastic Block Storage (EBS) semantics</w:t>
      </w:r>
      <w:r w:rsidR="00684AEE">
        <w:t xml:space="preserve">; </w:t>
      </w:r>
      <w:r w:rsidR="0033041A" w:rsidRPr="0033041A">
        <w:t>and Node Controller (NC)</w:t>
      </w:r>
      <w:r w:rsidR="00684AEE">
        <w:t xml:space="preserve"> is installed in each compute node to control</w:t>
      </w:r>
      <w:r w:rsidR="00684AEE" w:rsidRPr="0033041A">
        <w:t xml:space="preserve"> VM activities, including the execution, inspection, and termination of VM instances</w:t>
      </w:r>
      <w:r w:rsidR="0033041A" w:rsidRPr="0033041A">
        <w:t>.</w:t>
      </w:r>
    </w:p>
    <w:p w:rsidR="006B4CCB" w:rsidRDefault="00A410A7" w:rsidP="00E14E35">
      <w:pPr>
        <w:pStyle w:val="Heading1"/>
      </w:pPr>
      <w:r>
        <w:t xml:space="preserve">Qualitative </w:t>
      </w:r>
      <w:r w:rsidR="006B4CCB">
        <w:t>Feature Comparison of the IaaS Frameworks</w:t>
      </w:r>
    </w:p>
    <w:p w:rsidR="00E14E35" w:rsidRDefault="006B4CCB" w:rsidP="00A62F76">
      <w:pPr>
        <w:pStyle w:val="Text"/>
      </w:pPr>
      <w:r>
        <w:t xml:space="preserve">All these IaaS frameworks have been designed to allow users to create and manage their own virtual infrastructures. </w:t>
      </w:r>
      <w:r w:rsidR="00A413E6">
        <w:t xml:space="preserve">However, these frameworks have </w:t>
      </w:r>
      <w:r>
        <w:t xml:space="preserve">differences that </w:t>
      </w:r>
      <w:r w:rsidR="00A413E6">
        <w:t>need to be considered when choosing a framework</w:t>
      </w:r>
      <w:r>
        <w:t xml:space="preserve">. </w:t>
      </w:r>
      <w:r w:rsidR="00A62F76">
        <w:t>Some qualitative features</w:t>
      </w:r>
      <w:r w:rsidR="00F925C0">
        <w:t xml:space="preserve"> to </w:t>
      </w:r>
      <w:r w:rsidR="00A62F76">
        <w:t>consider</w:t>
      </w:r>
      <w:r w:rsidR="00F925C0">
        <w:t xml:space="preserve"> as part of the selection </w:t>
      </w:r>
      <w:r w:rsidR="00A62F76">
        <w:t>are summarized</w:t>
      </w:r>
      <w:r w:rsidR="00CC5465">
        <w:t xml:space="preserve"> in</w:t>
      </w:r>
      <w:r w:rsidR="00D94294">
        <w:t xml:space="preserve"> Table 1 </w:t>
      </w:r>
      <w:r w:rsidR="00154693">
        <w:t>and enhance findings from other</w:t>
      </w:r>
      <w:r w:rsidR="00D94294">
        <w:t>s</w:t>
      </w:r>
      <w:r w:rsidR="00154693">
        <w:t xml:space="preserve"> </w:t>
      </w:r>
      <w:r w:rsidR="00154693">
        <w:fldChar w:fldCharType="begin"/>
      </w:r>
      <w:r w:rsidR="00154693">
        <w:instrText xml:space="preserve"> ADDIN EN.CITE &lt;EndNote&gt;&lt;Cite&gt;&lt;Author&gt;Sempolinski&lt;/Author&gt;&lt;Year&gt;2010&lt;/Year&gt;&lt;RecNum&gt;24&lt;/RecNum&gt;&lt;IDText&gt;sem-12-compare-clouds&lt;/IDText&gt;&lt;DisplayText&gt;[9]&lt;/DisplayText&gt;&lt;record&gt;&lt;rec-number&gt;24&lt;/rec-number&gt;&lt;foreign-keys&gt;&lt;key app="EN" db-id="20tw5svdats2a8eztp7vdxsj29reespatr0r"&gt;24&lt;/key&gt;&lt;/foreign-keys&gt;&lt;ref-type name="Conference Paper"&gt;47&lt;/ref-type&gt;&lt;contributors&gt;&lt;authors&gt;&lt;author&gt;P. Sempolinski&lt;/author&gt;&lt;author&gt;D. Thain&lt;/author&gt;&lt;/authors&gt;&lt;/contributors&gt;&lt;titles&gt;&lt;title&gt; A Comparison and Critique of Eucalyptus, OpenNebula and Nimbus. &lt;/title&gt;&lt;secondary-title&gt;IEEE 2nd Int. Conf. on Cloud Computing Technology and Science&lt;/secondary-title&gt;&lt;/titles&gt;&lt;dates&gt;&lt;year&gt;2010&lt;/year&gt;&lt;/dates&gt;&lt;label&gt;sem-12-compare-clouds&lt;/label&gt;&lt;urls&gt;&lt;/urls&gt;&lt;/record&gt;&lt;/Cite&gt;&lt;/EndNote&gt;</w:instrText>
      </w:r>
      <w:r w:rsidR="00154693">
        <w:fldChar w:fldCharType="separate"/>
      </w:r>
      <w:r w:rsidR="00154693">
        <w:rPr>
          <w:noProof/>
        </w:rPr>
        <w:t>[</w:t>
      </w:r>
      <w:hyperlink w:anchor="_ENREF_9" w:tooltip="Sempolinski, 2010 #24" w:history="1">
        <w:r w:rsidR="001E49FC">
          <w:rPr>
            <w:noProof/>
          </w:rPr>
          <w:t>9</w:t>
        </w:r>
      </w:hyperlink>
      <w:r w:rsidR="00154693">
        <w:rPr>
          <w:noProof/>
        </w:rPr>
        <w:t>]</w:t>
      </w:r>
      <w:r w:rsidR="00154693">
        <w:fldChar w:fldCharType="end"/>
      </w:r>
      <w:r w:rsidR="00CC5465">
        <w:t>.</w:t>
      </w:r>
    </w:p>
    <w:p w:rsidR="005A08F2" w:rsidRDefault="006B4CCB" w:rsidP="000D41AF">
      <w:pPr>
        <w:pStyle w:val="Text"/>
      </w:pPr>
      <w:r w:rsidRPr="006B4CCB">
        <w:rPr>
          <w:b/>
        </w:rPr>
        <w:t>Software deployment</w:t>
      </w:r>
      <w:r>
        <w:t xml:space="preserve">. </w:t>
      </w:r>
      <w:r w:rsidR="003363F4">
        <w:t>An important feature is the ease and frequency of the software deployments. From our own</w:t>
      </w:r>
      <w:r>
        <w:t xml:space="preserve"> experience the easiest to deploy is OpenNebula because we only have to install a single service in the frontend for a basic configuration while no OpenNebula software is installed in the compute nodes. Nimbus is also relatively easy to install</w:t>
      </w:r>
      <w:r w:rsidR="00CB023A">
        <w:t>,</w:t>
      </w:r>
      <w:r>
        <w:t xml:space="preserve"> as only two services have to be configured in the frontend plus the software installation in each compute node. On the other hand, </w:t>
      </w:r>
      <w:r w:rsidR="00F04FFA">
        <w:t>the deployment of</w:t>
      </w:r>
      <w:r>
        <w:t xml:space="preserve"> Eucalyptus and OpenStack </w:t>
      </w:r>
      <w:r w:rsidR="00F04FFA">
        <w:t>is more</w:t>
      </w:r>
      <w:r>
        <w:t xml:space="preserve"> difficult due to </w:t>
      </w:r>
      <w:r w:rsidR="00F04FFA">
        <w:t xml:space="preserve">the number of </w:t>
      </w:r>
      <w:r>
        <w:t>different component</w:t>
      </w:r>
      <w:r w:rsidR="00CB023A">
        <w:t>s</w:t>
      </w:r>
      <w:r>
        <w:t xml:space="preserve"> to configure and the different configuration possibilities that they provide. </w:t>
      </w:r>
      <w:r w:rsidR="003363F4">
        <w:t>The learning curve for OpenStack is still steep, as the documentation needs some improvements</w:t>
      </w:r>
    </w:p>
    <w:p w:rsidR="00DF1C2E" w:rsidRDefault="000D41AF" w:rsidP="00E90866">
      <w:pPr>
        <w:pStyle w:val="Text"/>
      </w:pPr>
      <w:r>
        <w:t xml:space="preserve">In addition to a single install we also have to consider update and new release frequencies (see </w:t>
      </w:r>
      <w:r w:rsidR="00F307BF">
        <w:t>Figure 5</w:t>
      </w:r>
      <w:r>
        <w:t xml:space="preserve">). From the release notes and announcements of the framework we observe that major updates happen on a </w:t>
      </w:r>
      <w:r w:rsidR="00FB2053">
        <w:t xml:space="preserve">four </w:t>
      </w:r>
      <w:r>
        <w:t xml:space="preserve">or </w:t>
      </w:r>
      <w:r w:rsidR="00FB2053">
        <w:t>six</w:t>
      </w:r>
      <w:r>
        <w:t xml:space="preserve"> month</w:t>
      </w:r>
      <w:r w:rsidR="00F711B3">
        <w:t>s</w:t>
      </w:r>
      <w:r>
        <w:t xml:space="preserve"> schedule, with many release candidates </w:t>
      </w:r>
      <w:r w:rsidR="00E90866">
        <w:t xml:space="preserve">and upgrades </w:t>
      </w:r>
      <w:r>
        <w:t>that fix intermediate issues.</w:t>
      </w:r>
      <w:r w:rsidR="00E90866">
        <w:t xml:space="preserve"> </w:t>
      </w:r>
      <w:r>
        <w:t>Furthermore</w:t>
      </w:r>
      <w:r w:rsidR="00FB2053">
        <w:t>,</w:t>
      </w:r>
      <w:r>
        <w:t xml:space="preserve"> we observed that the installation deployment depends on scalability requirements</w:t>
      </w:r>
      <w:r w:rsidR="00FB2053">
        <w:t>. As such,</w:t>
      </w:r>
      <w:r>
        <w:t xml:space="preserve"> a</w:t>
      </w:r>
      <w:r w:rsidR="00FB2053">
        <w:t>n OpenStack</w:t>
      </w:r>
      <w:r>
        <w:t xml:space="preserve"> deployment </w:t>
      </w:r>
      <w:r w:rsidR="00FB2053">
        <w:t>of four</w:t>
      </w:r>
      <w:r>
        <w:t xml:space="preserve"> node</w:t>
      </w:r>
      <w:r w:rsidR="00FB2053">
        <w:t>s</w:t>
      </w:r>
      <w:r>
        <w:t xml:space="preserve"> may look quite different from </w:t>
      </w:r>
      <w:r w:rsidR="00E90866">
        <w:t xml:space="preserve">one that utilizes </w:t>
      </w:r>
      <w:r>
        <w:t>60 node</w:t>
      </w:r>
      <w:r w:rsidR="00FB2053">
        <w:t>s</w:t>
      </w:r>
      <w:r>
        <w:t xml:space="preserve">. Hence, it is important that </w:t>
      </w:r>
      <w:r w:rsidR="00E90866">
        <w:t xml:space="preserve">integration with </w:t>
      </w:r>
      <w:r>
        <w:t xml:space="preserve">configuration management toolkits </w:t>
      </w:r>
      <w:r w:rsidR="00E90866">
        <w:t xml:space="preserve">exist </w:t>
      </w:r>
      <w:r>
        <w:t xml:space="preserve">in order to minimize the effort </w:t>
      </w:r>
      <w:r w:rsidR="00E90866">
        <w:t xml:space="preserve">to repeatedly adapt to configuration requirements for a production system. </w:t>
      </w:r>
      <w:r>
        <w:t>Tools such as chef and puppet provide a considerable value add in this regards. Furthermore, they serve as a repeatable “template” to install the services in case version dependent performance comparisons or feature comparisons are conducted by the users.</w:t>
      </w:r>
    </w:p>
    <w:p w:rsidR="00DF1C2E" w:rsidRDefault="006F67D2" w:rsidP="00DF1C2E">
      <w:pPr>
        <w:pStyle w:val="Text"/>
        <w:ind w:firstLine="0"/>
      </w:pPr>
      <w:r>
        <w:rPr>
          <w:noProof/>
        </w:rPr>
        <mc:AlternateContent>
          <mc:Choice Requires="wps">
            <w:drawing>
              <wp:anchor distT="0" distB="0" distL="114300" distR="114300" simplePos="0" relativeHeight="251658245" behindDoc="0" locked="0" layoutInCell="1" allowOverlap="1" wp14:anchorId="328ECF3E" wp14:editId="7B5243EF">
                <wp:simplePos x="0" y="0"/>
                <wp:positionH relativeFrom="column">
                  <wp:posOffset>-1905</wp:posOffset>
                </wp:positionH>
                <wp:positionV relativeFrom="paragraph">
                  <wp:posOffset>76835</wp:posOffset>
                </wp:positionV>
                <wp:extent cx="3276600" cy="304800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3276600" cy="3048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sidP="006F67D2">
                            <w:pPr>
                              <w:pStyle w:val="Text"/>
                              <w:keepNext/>
                            </w:pPr>
                          </w:p>
                          <w:p w:rsidR="00351616" w:rsidRDefault="00351616" w:rsidP="006F67D2">
                            <w:pPr>
                              <w:pStyle w:val="Text"/>
                              <w:keepNext/>
                            </w:pPr>
                            <w:r>
                              <w:rPr>
                                <w:noProof/>
                              </w:rPr>
                              <w:drawing>
                                <wp:inline distT="0" distB="0" distL="0" distR="0" wp14:anchorId="34A73FB7" wp14:editId="0F4428A6">
                                  <wp:extent cx="3052868" cy="228599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ease.png"/>
                                          <pic:cNvPicPr/>
                                        </pic:nvPicPr>
                                        <pic:blipFill>
                                          <a:blip r:embed="rId14">
                                            <a:extLst>
                                              <a:ext uri="{28A0092B-C50C-407E-A947-70E740481C1C}">
                                                <a14:useLocalDpi xmlns:a14="http://schemas.microsoft.com/office/drawing/2010/main" val="0"/>
                                              </a:ext>
                                            </a:extLst>
                                          </a:blip>
                                          <a:stretch>
                                            <a:fillRect/>
                                          </a:stretch>
                                        </pic:blipFill>
                                        <pic:spPr>
                                          <a:xfrm>
                                            <a:off x="0" y="0"/>
                                            <a:ext cx="3052868" cy="2285999"/>
                                          </a:xfrm>
                                          <a:prstGeom prst="rect">
                                            <a:avLst/>
                                          </a:prstGeom>
                                        </pic:spPr>
                                      </pic:pic>
                                    </a:graphicData>
                                  </a:graphic>
                                </wp:inline>
                              </w:drawing>
                            </w:r>
                          </w:p>
                          <w:p w:rsidR="00351616" w:rsidRDefault="00351616" w:rsidP="006F67D2">
                            <w:pPr>
                              <w:pStyle w:val="Caption"/>
                              <w:jc w:val="both"/>
                            </w:pPr>
                            <w:r>
                              <w:t>Figure 5: Release frequency of popular IaaS frameworks (From top to bottom: OpenStack, Nimbus, Eucalyptus, OpenNebula)</w:t>
                            </w:r>
                          </w:p>
                          <w:p w:rsidR="00351616" w:rsidRDefault="00351616" w:rsidP="006F67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30" type="#_x0000_t202" style="position:absolute;left:0;text-align:left;margin-left:-.1pt;margin-top:6.05pt;width:258pt;height:240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" filled="f" stroked="f">
                <v:textbox>
                  <w:txbxContent>
                    <w:p w:rsidR="00351616" w:rsidRDefault="00351616" w:rsidP="006F67D2">
                      <w:pPr>
                        <w:pStyle w:val="Text"/>
                        <w:keepNext/>
                      </w:pPr>
                    </w:p>
                    <w:p w:rsidR="00351616" w:rsidRDefault="00351616" w:rsidP="006F67D2">
                      <w:pPr>
                        <w:pStyle w:val="Text"/>
                        <w:keepNext/>
                      </w:pPr>
                      <w:r>
                        <w:rPr>
                          <w:noProof/>
                        </w:rPr>
                        <w:drawing>
                          <wp:inline distT="0" distB="0" distL="0" distR="0" wp14:anchorId="34A73FB7" wp14:editId="0F4428A6">
                            <wp:extent cx="3052868" cy="228599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ease.png"/>
                                    <pic:cNvPicPr/>
                                  </pic:nvPicPr>
                                  <pic:blipFill>
                                    <a:blip r:embed="rId14">
                                      <a:extLst>
                                        <a:ext uri="{28A0092B-C50C-407E-A947-70E740481C1C}">
                                          <a14:useLocalDpi xmlns:a14="http://schemas.microsoft.com/office/drawing/2010/main" val="0"/>
                                        </a:ext>
                                      </a:extLst>
                                    </a:blip>
                                    <a:stretch>
                                      <a:fillRect/>
                                    </a:stretch>
                                  </pic:blipFill>
                                  <pic:spPr>
                                    <a:xfrm>
                                      <a:off x="0" y="0"/>
                                      <a:ext cx="3052868" cy="2285999"/>
                                    </a:xfrm>
                                    <a:prstGeom prst="rect">
                                      <a:avLst/>
                                    </a:prstGeom>
                                  </pic:spPr>
                                </pic:pic>
                              </a:graphicData>
                            </a:graphic>
                          </wp:inline>
                        </w:drawing>
                      </w:r>
                    </w:p>
                    <w:p w:rsidR="00351616" w:rsidRDefault="00351616" w:rsidP="006F67D2">
                      <w:pPr>
                        <w:pStyle w:val="Caption"/>
                        <w:jc w:val="both"/>
                      </w:pPr>
                      <w:r>
                        <w:t>Figure 5: Release frequency of popular IaaS frameworks (From top to bottom: OpenStack, Nimbus, Eucalyptus, OpenNebula)</w:t>
                      </w:r>
                    </w:p>
                    <w:p w:rsidR="00351616" w:rsidRDefault="00351616" w:rsidP="006F67D2"/>
                  </w:txbxContent>
                </v:textbox>
                <w10:wrap type="square"/>
              </v:shape>
            </w:pict>
          </mc:Fallback>
        </mc:AlternateContent>
      </w:r>
    </w:p>
    <w:p w:rsidR="006F67D2" w:rsidRDefault="006F67D2" w:rsidP="00DF1C2E">
      <w:pPr>
        <w:pStyle w:val="Text"/>
        <w:ind w:firstLine="0"/>
      </w:pPr>
    </w:p>
    <w:p w:rsidR="006B4CCB" w:rsidRDefault="006B4CCB" w:rsidP="006B4CCB">
      <w:pPr>
        <w:pStyle w:val="Text"/>
      </w:pPr>
      <w:r w:rsidRPr="006B4CCB">
        <w:rPr>
          <w:b/>
        </w:rPr>
        <w:t>Interfaces</w:t>
      </w:r>
      <w:r>
        <w:t>. Since Amazon EC2 is a de-facto</w:t>
      </w:r>
      <w:r w:rsidR="00E31DF9">
        <w:t xml:space="preserve"> standard</w:t>
      </w:r>
      <w:r>
        <w:t xml:space="preserve">, all of them support the basic functionality of this interface, namely </w:t>
      </w:r>
      <w:r w:rsidRPr="0045210D">
        <w:t xml:space="preserve">image upload and registration, </w:t>
      </w:r>
      <w:r w:rsidR="00A312E5">
        <w:t>instantiate</w:t>
      </w:r>
      <w:r w:rsidRPr="0045210D">
        <w:t xml:space="preserve"> VM</w:t>
      </w:r>
      <w:r w:rsidR="00A312E5">
        <w:t>s</w:t>
      </w:r>
      <w:r w:rsidRPr="0045210D">
        <w:t xml:space="preserve">, </w:t>
      </w:r>
      <w:r w:rsidR="00A312E5">
        <w:t>as well as</w:t>
      </w:r>
      <w:r w:rsidRPr="0045210D">
        <w:t xml:space="preserve"> describe and terminate operations.</w:t>
      </w:r>
      <w:r w:rsidR="000D41AF">
        <w:t xml:space="preserve"> However, the OpenStack </w:t>
      </w:r>
      <w:r w:rsidR="00907D59">
        <w:t>project noticed disadvantages due to features that EC2 is not exposing. Thus</w:t>
      </w:r>
      <w:r w:rsidR="00A312E5">
        <w:t>,</w:t>
      </w:r>
      <w:r w:rsidR="00907D59">
        <w:t xml:space="preserve"> OpenStack is considering to provide interfaces that diverge from the </w:t>
      </w:r>
      <w:r w:rsidR="00CC5465">
        <w:t xml:space="preserve">original </w:t>
      </w:r>
      <w:r w:rsidR="00907D59">
        <w:t>EC2 standard.</w:t>
      </w:r>
    </w:p>
    <w:p w:rsidR="000F604C" w:rsidRDefault="006B4CCB" w:rsidP="00F31271">
      <w:pPr>
        <w:pStyle w:val="Text"/>
      </w:pPr>
      <w:r w:rsidRPr="006B4CCB">
        <w:rPr>
          <w:b/>
        </w:rPr>
        <w:t>Storage</w:t>
      </w:r>
      <w:r>
        <w:t xml:space="preserve">. Storage is very important in cloud because we have to manage many images and they must be available for users anytime. Therefore, most of the IaaS frameworks decided to provide cloud storage. In the case of Nimbus, it is called Cumulus and it is based on the </w:t>
      </w:r>
      <w:r w:rsidR="00E36213">
        <w:t>POSIX</w:t>
      </w:r>
      <w:r>
        <w:t xml:space="preserve"> filesystem. Cumulus also provides a plugin </w:t>
      </w:r>
      <w:r w:rsidR="00037ED7">
        <w:t>supporting various</w:t>
      </w:r>
      <w:r w:rsidRPr="00F244C1">
        <w:t xml:space="preserve"> storage systems including PVFS, GFS, and HDFS (under a FUSE module).</w:t>
      </w:r>
      <w:r>
        <w:t xml:space="preserve"> </w:t>
      </w:r>
      <w:r w:rsidR="000F604C">
        <w:t>Cumulus uses http/s as a communication protocol.</w:t>
      </w:r>
    </w:p>
    <w:p w:rsidR="00456954" w:rsidRDefault="00AB4573" w:rsidP="00F31271">
      <w:pPr>
        <w:pStyle w:val="Text"/>
      </w:pPr>
      <w:r>
        <w:t>OpenStack and Eucalyptus</w:t>
      </w:r>
      <w:r w:rsidR="00CE7255">
        <w:t xml:space="preserve"> provide </w:t>
      </w:r>
      <w:r w:rsidR="006B4CCB">
        <w:t xml:space="preserve">more sophisticated storage </w:t>
      </w:r>
      <w:r w:rsidR="00CE7255">
        <w:t>systems</w:t>
      </w:r>
      <w:r>
        <w:t xml:space="preserve">. In OpenStack it is called </w:t>
      </w:r>
      <w:r w:rsidR="006B4CCB">
        <w:t>called Swift</w:t>
      </w:r>
      <w:r>
        <w:t xml:space="preserve">, and in Eucalyptus it is called </w:t>
      </w:r>
      <w:r w:rsidR="006B4CCB">
        <w:t>Walrus. Both of them are designed to provide fault toleran</w:t>
      </w:r>
      <w:r w:rsidR="00CE7255">
        <w:t>ce</w:t>
      </w:r>
      <w:r w:rsidR="006B4CCB">
        <w:t xml:space="preserve"> and scalability. OpenStack</w:t>
      </w:r>
      <w:r w:rsidR="007A5255">
        <w:t xml:space="preserve"> can store</w:t>
      </w:r>
      <w:r w:rsidR="006B4CCB">
        <w:t xml:space="preserve"> the images in </w:t>
      </w:r>
      <w:r w:rsidR="007A5255">
        <w:t xml:space="preserve">either </w:t>
      </w:r>
      <w:r w:rsidR="006B4CCB">
        <w:t xml:space="preserve">the </w:t>
      </w:r>
      <w:r>
        <w:t>POSIX</w:t>
      </w:r>
      <w:r w:rsidR="006B4CCB">
        <w:t xml:space="preserve"> filesystem or Swift. In the first case, images are transferred using ssh while in the second one are transferred using http/s. Finally, OpenNebula does not provide a cloud storage product, but its internal storage system can be configure</w:t>
      </w:r>
      <w:r>
        <w:t>d</w:t>
      </w:r>
      <w:r w:rsidR="006B4CCB">
        <w:t xml:space="preserve"> in different ways. Thus, we can have a </w:t>
      </w:r>
      <w:r w:rsidR="006B4CCB" w:rsidRPr="006B4CCB">
        <w:t>shared filesystem between frontend and compute nodes; we can transfer the images using ssh; or we can use LVM with CoW to copy the images to the compute nodes.</w:t>
      </w:r>
    </w:p>
    <w:p w:rsidR="00381478" w:rsidRDefault="00661F49" w:rsidP="00381478">
      <w:pPr>
        <w:pStyle w:val="Text"/>
      </w:pPr>
      <w:r w:rsidRPr="00661F49">
        <w:rPr>
          <w:b/>
        </w:rPr>
        <w:t>Networking</w:t>
      </w:r>
      <w:r>
        <w:t>.</w:t>
      </w:r>
      <w:r w:rsidRPr="00661F49">
        <w:t xml:space="preserve"> </w:t>
      </w:r>
      <w:r w:rsidR="00381478">
        <w:t>The network is m</w:t>
      </w:r>
      <w:r w:rsidR="00217DD8">
        <w:t xml:space="preserve">anaged differently </w:t>
      </w:r>
      <w:r w:rsidR="00CC5465">
        <w:t>for each IaaS framework while providing various options in each of them</w:t>
      </w:r>
      <w:r w:rsidR="00217DD8">
        <w:t>:</w:t>
      </w:r>
      <w:r w:rsidR="00381478">
        <w:t xml:space="preserve"> </w:t>
      </w:r>
    </w:p>
    <w:p w:rsidR="00381478" w:rsidRDefault="00661F49" w:rsidP="00737C3D">
      <w:pPr>
        <w:pStyle w:val="Text"/>
        <w:numPr>
          <w:ilvl w:val="0"/>
          <w:numId w:val="42"/>
        </w:numPr>
      </w:pPr>
      <w:r w:rsidRPr="00160180">
        <w:t>Eucalyptus offers fo</w:t>
      </w:r>
      <w:r>
        <w:t>ur different networking modes:</w:t>
      </w:r>
      <w:r w:rsidRPr="00647D40">
        <w:rPr>
          <w:i/>
        </w:rPr>
        <w:t xml:space="preserve"> </w:t>
      </w:r>
      <w:r w:rsidR="00647D40" w:rsidRPr="00647D40">
        <w:rPr>
          <w:i/>
        </w:rPr>
        <w:t>managed</w:t>
      </w:r>
      <w:r w:rsidR="00381478" w:rsidRPr="00160180">
        <w:t xml:space="preserve">, </w:t>
      </w:r>
      <w:r w:rsidR="00647D40" w:rsidRPr="00647D40">
        <w:rPr>
          <w:i/>
        </w:rPr>
        <w:t>managed-noLAN</w:t>
      </w:r>
      <w:r w:rsidR="00647D40">
        <w:t xml:space="preserve">, </w:t>
      </w:r>
      <w:r w:rsidR="00647D40" w:rsidRPr="00647D40">
        <w:rPr>
          <w:i/>
        </w:rPr>
        <w:t>system</w:t>
      </w:r>
      <w:r w:rsidR="00647D40">
        <w:t xml:space="preserve">, and </w:t>
      </w:r>
      <w:r w:rsidR="00647D40" w:rsidRPr="00647D40">
        <w:rPr>
          <w:i/>
        </w:rPr>
        <w:t>static</w:t>
      </w:r>
      <w:r>
        <w:t xml:space="preserve"> </w:t>
      </w:r>
      <w:r w:rsidR="00647D40">
        <w:fldChar w:fldCharType="begin"/>
      </w:r>
      <w:r w:rsidR="00154693">
        <w:instrText xml:space="preserve"> ADDIN EN.CITE &lt;EndNote&gt;&lt;Cite ExcludeAuth="1" ExcludeYear="1"&gt;&lt;RecNum&gt;3&lt;/RecNum&gt;&lt;IDText&gt;www-eucanetwork&lt;/IDText&gt;&lt;DisplayText&gt;[10]&lt;/DisplayText&gt;&lt;record&gt;&lt;rec-number&gt;3&lt;/rec-number&gt;&lt;foreign-keys&gt;&lt;key app="EN" db-id="20tw5svdats2a8eztp7vdxsj29reespatr0r"&gt;3&lt;/key&gt;&lt;/foreign-keys&gt;&lt;ref-type name="Web Page"&gt;12&lt;/ref-type&gt;&lt;contributors&gt;&lt;/contributors&gt;&lt;titles&gt;&lt;title&gt;Eucalyptus Network Configuration 2.0&lt;/title&gt;&lt;/titles&gt;&lt;dates&gt;&lt;/dates&gt;&lt;label&gt;www-eucanetwork&lt;/label&gt;&lt;urls&gt;&lt;related-urls&gt;&lt;url&gt;http://open.eucalyptus.com/wiki/EucalyptusNetworkConfiguration_v2.0&lt;/url&gt;&lt;/related-urls&gt;&lt;/urls&gt;&lt;/record&gt;&lt;/Cite&gt;&lt;/EndNote&gt;</w:instrText>
      </w:r>
      <w:r w:rsidR="00647D40">
        <w:fldChar w:fldCharType="separate"/>
      </w:r>
      <w:r w:rsidR="00154693">
        <w:rPr>
          <w:noProof/>
        </w:rPr>
        <w:t>[</w:t>
      </w:r>
      <w:hyperlink w:anchor="_ENREF_10" w:tooltip=",  #3" w:history="1">
        <w:r w:rsidR="001E49FC">
          <w:rPr>
            <w:noProof/>
          </w:rPr>
          <w:t>10</w:t>
        </w:r>
      </w:hyperlink>
      <w:r w:rsidR="00154693">
        <w:rPr>
          <w:noProof/>
        </w:rPr>
        <w:t>]</w:t>
      </w:r>
      <w:r w:rsidR="00647D40">
        <w:fldChar w:fldCharType="end"/>
      </w:r>
      <w:r w:rsidRPr="00160180">
        <w:t>.</w:t>
      </w:r>
      <w:r>
        <w:t xml:space="preserve"> In the two first modes, Eucalyptus manages the network of </w:t>
      </w:r>
      <w:r w:rsidR="007A2DEF">
        <w:t xml:space="preserve">the </w:t>
      </w:r>
      <w:r>
        <w:t>VM</w:t>
      </w:r>
      <w:r w:rsidR="007A2DEF">
        <w:t>s</w:t>
      </w:r>
      <w:r>
        <w:t>. The</w:t>
      </w:r>
      <w:r w:rsidR="0088241D">
        <w:t xml:space="preserve"> modes</w:t>
      </w:r>
      <w:r>
        <w:t xml:space="preserve"> differ in the ne</w:t>
      </w:r>
      <w:r w:rsidR="007A2DEF">
        <w:t>twork isolation provided by vLAN</w:t>
      </w:r>
      <w:r>
        <w:t xml:space="preserve">. In the </w:t>
      </w:r>
      <w:r w:rsidR="007A2DEF" w:rsidRPr="007A2DEF">
        <w:rPr>
          <w:i/>
        </w:rPr>
        <w:t>system</w:t>
      </w:r>
      <w:r>
        <w:t xml:space="preserve"> mode, Eucalyptus assumes that IP</w:t>
      </w:r>
      <w:r w:rsidR="00217DD8">
        <w:t>s are</w:t>
      </w:r>
      <w:r>
        <w:t xml:space="preserve"> obtained by an external </w:t>
      </w:r>
      <w:r w:rsidR="007A2DEF">
        <w:t>DHCP</w:t>
      </w:r>
      <w:r>
        <w:t xml:space="preserve"> server. In the </w:t>
      </w:r>
      <w:r w:rsidR="007A2DEF">
        <w:t>static mode</w:t>
      </w:r>
      <w:r>
        <w:t xml:space="preserve">, </w:t>
      </w:r>
      <w:r w:rsidRPr="00160180">
        <w:t xml:space="preserve">Eucalyptus manages VM IP address assignment by maintaining its own </w:t>
      </w:r>
      <w:r w:rsidR="007A2DEF">
        <w:t>DHCP</w:t>
      </w:r>
      <w:r w:rsidR="001B60AD" w:rsidRPr="00160180">
        <w:t xml:space="preserve"> </w:t>
      </w:r>
      <w:r w:rsidRPr="00160180">
        <w:t>server with one static entry per VM.</w:t>
      </w:r>
      <w:r w:rsidR="009366DA">
        <w:t xml:space="preserve"> </w:t>
      </w:r>
    </w:p>
    <w:p w:rsidR="00661F49" w:rsidRDefault="00456954" w:rsidP="00347B69">
      <w:pPr>
        <w:pStyle w:val="Text"/>
        <w:numPr>
          <w:ilvl w:val="0"/>
          <w:numId w:val="42"/>
        </w:numPr>
      </w:pPr>
      <w:r w:rsidRPr="00685E7D">
        <w:rPr>
          <w:b/>
          <w:noProof/>
        </w:rPr>
        <mc:AlternateContent>
          <mc:Choice Requires="wpg">
            <w:drawing>
              <wp:anchor distT="0" distB="0" distL="114300" distR="114300" simplePos="0" relativeHeight="251658244" behindDoc="0" locked="0" layoutInCell="1" allowOverlap="1" wp14:anchorId="3ED9C170" wp14:editId="13693858">
                <wp:simplePos x="0" y="0"/>
                <wp:positionH relativeFrom="margin">
                  <wp:posOffset>28575</wp:posOffset>
                </wp:positionH>
                <wp:positionV relativeFrom="margin">
                  <wp:posOffset>2448560</wp:posOffset>
                </wp:positionV>
                <wp:extent cx="6629400" cy="6781800"/>
                <wp:effectExtent l="0" t="0" r="0" b="0"/>
                <wp:wrapTopAndBottom/>
                <wp:docPr id="37" name="Group 37"/>
                <wp:cNvGraphicFramePr/>
                <a:graphic xmlns:a="http://schemas.openxmlformats.org/drawingml/2006/main">
                  <a:graphicData uri="http://schemas.microsoft.com/office/word/2010/wordprocessingGroup">
                    <wpg:wgp>
                      <wpg:cNvGrpSpPr/>
                      <wpg:grpSpPr>
                        <a:xfrm>
                          <a:off x="0" y="0"/>
                          <a:ext cx="6629400" cy="6781800"/>
                          <a:chOff x="0" y="0"/>
                          <a:chExt cx="6629400" cy="5867400"/>
                        </a:xfrm>
                      </wpg:grpSpPr>
                      <wps:wsp>
                        <wps:cNvPr id="38" name="Text Box 38"/>
                        <wps:cNvSpPr txBox="1"/>
                        <wps:spPr>
                          <a:xfrm>
                            <a:off x="0" y="228600"/>
                            <a:ext cx="6629400" cy="563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leGrid"/>
                                <w:tblW w:w="10193" w:type="dxa"/>
                                <w:tblLook w:val="04A0" w:firstRow="1" w:lastRow="0" w:firstColumn="1" w:lastColumn="0" w:noHBand="0" w:noVBand="1"/>
                              </w:tblPr>
                              <w:tblGrid>
                                <w:gridCol w:w="1406"/>
                                <w:gridCol w:w="2209"/>
                                <w:gridCol w:w="2344"/>
                                <w:gridCol w:w="1894"/>
                                <w:gridCol w:w="2340"/>
                              </w:tblGrid>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 </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OpenStack</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Eucalyptus 2.0</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Nimbus</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OpenNebula</w:t>
                                    </w:r>
                                  </w:p>
                                </w:tc>
                              </w:tr>
                              <w:tr w:rsidR="00351616" w:rsidRPr="00E40449" w:rsidTr="00E40449">
                                <w:trPr>
                                  <w:trHeight w:val="9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Interfaces</w:t>
                                    </w:r>
                                  </w:p>
                                </w:tc>
                                <w:tc>
                                  <w:tcPr>
                                    <w:tcW w:w="2209" w:type="dxa"/>
                                    <w:hideMark/>
                                  </w:tcPr>
                                  <w:p w:rsidR="00351616" w:rsidRPr="004F57B2" w:rsidRDefault="00351616" w:rsidP="005531A4">
                                    <w:pPr>
                                      <w:autoSpaceDE/>
                                      <w:autoSpaceDN/>
                                      <w:rPr>
                                        <w:color w:val="000000"/>
                                        <w:sz w:val="16"/>
                                        <w:szCs w:val="16"/>
                                      </w:rPr>
                                    </w:pPr>
                                    <w:r w:rsidRPr="004F57B2">
                                      <w:rPr>
                                        <w:color w:val="000000"/>
                                        <w:sz w:val="16"/>
                                        <w:szCs w:val="16"/>
                                      </w:rPr>
                                      <w:t>EC2 and S3, Rest Interface. Working on OCCI</w:t>
                                    </w:r>
                                  </w:p>
                                  <w:p w:rsidR="00351616" w:rsidRPr="004F57B2" w:rsidRDefault="00351616" w:rsidP="005531A4">
                                    <w:pPr>
                                      <w:autoSpaceDE/>
                                      <w:autoSpaceDN/>
                                      <w:rPr>
                                        <w:b/>
                                        <w:color w:val="008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EC2 and S3, Rest Interface. Working on OCCI</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EC2 and S3, Rest Interfac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Native XML/RPC,</w:t>
                                    </w:r>
                                  </w:p>
                                  <w:p w:rsidR="00351616" w:rsidRPr="004F57B2" w:rsidRDefault="00351616" w:rsidP="00D01240">
                                    <w:pPr>
                                      <w:autoSpaceDE/>
                                      <w:autoSpaceDN/>
                                      <w:rPr>
                                        <w:color w:val="000000"/>
                                        <w:sz w:val="16"/>
                                        <w:szCs w:val="16"/>
                                      </w:rPr>
                                    </w:pPr>
                                    <w:r w:rsidRPr="004F57B2">
                                      <w:rPr>
                                        <w:color w:val="000000"/>
                                        <w:sz w:val="16"/>
                                        <w:szCs w:val="16"/>
                                      </w:rPr>
                                      <w:t>EC2 and S3, OCCI, Rest Interfac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Hypervisor</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KVM, XEN, VMware Vsphere, LXC, UML and Microsoft's HyperV</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KVM and XEN. VMWare in the enterprise edition.</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KVM and XEN</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KVM, XEN and VMWar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98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Networking</w:t>
                                    </w:r>
                                  </w:p>
                                </w:tc>
                                <w:tc>
                                  <w:tcPr>
                                    <w:tcW w:w="2209" w:type="dxa"/>
                                    <w:hideMark/>
                                  </w:tcPr>
                                  <w:p w:rsidR="00351616" w:rsidRPr="004F57B2" w:rsidRDefault="00351616" w:rsidP="00D01240">
                                    <w:pPr>
                                      <w:autoSpaceDE/>
                                      <w:autoSpaceDN/>
                                      <w:rPr>
                                        <w:sz w:val="16"/>
                                        <w:szCs w:val="16"/>
                                      </w:rPr>
                                    </w:pPr>
                                    <w:r w:rsidRPr="004F57B2">
                                      <w:rPr>
                                        <w:sz w:val="16"/>
                                        <w:szCs w:val="16"/>
                                      </w:rPr>
                                      <w:t xml:space="preserve">- Two modes: </w:t>
                                    </w:r>
                                  </w:p>
                                  <w:p w:rsidR="00351616" w:rsidRPr="004F57B2" w:rsidRDefault="00351616" w:rsidP="00D01240">
                                    <w:pPr>
                                      <w:autoSpaceDE/>
                                      <w:autoSpaceDN/>
                                      <w:rPr>
                                        <w:color w:val="000000"/>
                                        <w:sz w:val="16"/>
                                        <w:szCs w:val="16"/>
                                      </w:rPr>
                                    </w:pPr>
                                    <w:r w:rsidRPr="004F57B2">
                                      <w:rPr>
                                        <w:sz w:val="16"/>
                                        <w:szCs w:val="16"/>
                                      </w:rPr>
                                      <w:t>(a) Flat networking</w:t>
                                    </w:r>
                                    <w:r w:rsidRPr="004F57B2">
                                      <w:rPr>
                                        <w:sz w:val="16"/>
                                        <w:szCs w:val="16"/>
                                      </w:rPr>
                                      <w:br/>
                                      <w:t>(b) VLAN networking</w:t>
                                    </w:r>
                                  </w:p>
                                  <w:p w:rsidR="00351616" w:rsidRPr="004F57B2" w:rsidRDefault="00351616" w:rsidP="00D01240">
                                    <w:pPr>
                                      <w:autoSpaceDE/>
                                      <w:autoSpaceDN/>
                                      <w:rPr>
                                        <w:color w:val="000000"/>
                                        <w:sz w:val="16"/>
                                        <w:szCs w:val="16"/>
                                      </w:rPr>
                                    </w:pPr>
                                    <w:r w:rsidRPr="004F57B2">
                                      <w:rPr>
                                        <w:color w:val="000000"/>
                                        <w:sz w:val="16"/>
                                        <w:szCs w:val="16"/>
                                      </w:rPr>
                                      <w:t>-Creates Bridges automatically</w:t>
                                    </w:r>
                                  </w:p>
                                  <w:p w:rsidR="00351616" w:rsidRPr="004F57B2" w:rsidRDefault="00351616" w:rsidP="00D01240">
                                    <w:pPr>
                                      <w:autoSpaceDE/>
                                      <w:autoSpaceDN/>
                                      <w:rPr>
                                        <w:color w:val="000000"/>
                                        <w:sz w:val="16"/>
                                        <w:szCs w:val="16"/>
                                      </w:rPr>
                                    </w:pPr>
                                    <w:r w:rsidRPr="004F57B2">
                                      <w:rPr>
                                        <w:color w:val="000000"/>
                                        <w:sz w:val="16"/>
                                        <w:szCs w:val="16"/>
                                      </w:rPr>
                                      <w:t>-Uses IP forwarding for public IP</w:t>
                                    </w:r>
                                  </w:p>
                                  <w:p w:rsidR="00351616" w:rsidRPr="004F57B2" w:rsidRDefault="00351616" w:rsidP="00D01240">
                                    <w:pPr>
                                      <w:autoSpaceDE/>
                                      <w:autoSpaceDN/>
                                      <w:rPr>
                                        <w:color w:val="000000"/>
                                        <w:sz w:val="16"/>
                                        <w:szCs w:val="16"/>
                                      </w:rPr>
                                    </w:pPr>
                                    <w:r w:rsidRPr="004F57B2">
                                      <w:rPr>
                                        <w:color w:val="000000"/>
                                        <w:sz w:val="16"/>
                                        <w:szCs w:val="16"/>
                                      </w:rPr>
                                      <w:t>-VMs only have private I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160180">
                                    <w:pPr>
                                      <w:pStyle w:val="Text"/>
                                      <w:ind w:firstLine="0"/>
                                      <w:rPr>
                                        <w:sz w:val="16"/>
                                        <w:szCs w:val="16"/>
                                      </w:rPr>
                                    </w:pPr>
                                    <w:r w:rsidRPr="004F57B2">
                                      <w:rPr>
                                        <w:sz w:val="16"/>
                                        <w:szCs w:val="16"/>
                                      </w:rPr>
                                      <w:t>- Four modes:</w:t>
                                    </w:r>
                                  </w:p>
                                  <w:p w:rsidR="00351616" w:rsidRPr="004F57B2" w:rsidRDefault="00351616" w:rsidP="00160180">
                                    <w:pPr>
                                      <w:pStyle w:val="Text"/>
                                      <w:ind w:firstLine="0"/>
                                      <w:rPr>
                                        <w:sz w:val="16"/>
                                        <w:szCs w:val="16"/>
                                      </w:rPr>
                                    </w:pPr>
                                    <w:r w:rsidRPr="004F57B2">
                                      <w:rPr>
                                        <w:sz w:val="16"/>
                                        <w:szCs w:val="16"/>
                                      </w:rPr>
                                      <w:t>(a) managed</w:t>
                                    </w:r>
                                  </w:p>
                                  <w:p w:rsidR="00351616" w:rsidRPr="004F57B2" w:rsidRDefault="00351616" w:rsidP="00160180">
                                    <w:pPr>
                                      <w:pStyle w:val="Text"/>
                                      <w:ind w:firstLine="0"/>
                                      <w:rPr>
                                        <w:sz w:val="16"/>
                                        <w:szCs w:val="16"/>
                                      </w:rPr>
                                    </w:pPr>
                                    <w:r w:rsidRPr="004F57B2">
                                      <w:rPr>
                                        <w:sz w:val="16"/>
                                        <w:szCs w:val="16"/>
                                      </w:rPr>
                                      <w:t>(b) managed-novLAN</w:t>
                                    </w:r>
                                  </w:p>
                                  <w:p w:rsidR="00351616" w:rsidRPr="004F57B2" w:rsidRDefault="00351616" w:rsidP="00160180">
                                    <w:pPr>
                                      <w:pStyle w:val="Text"/>
                                      <w:ind w:firstLine="0"/>
                                      <w:rPr>
                                        <w:sz w:val="16"/>
                                        <w:szCs w:val="16"/>
                                      </w:rPr>
                                    </w:pPr>
                                    <w:r w:rsidRPr="004F57B2">
                                      <w:rPr>
                                        <w:sz w:val="16"/>
                                        <w:szCs w:val="16"/>
                                      </w:rPr>
                                      <w:t xml:space="preserve">(c) system </w:t>
                                    </w:r>
                                  </w:p>
                                  <w:p w:rsidR="00351616" w:rsidRPr="004F57B2" w:rsidRDefault="00351616" w:rsidP="00160180">
                                    <w:pPr>
                                      <w:pStyle w:val="Text"/>
                                      <w:ind w:firstLine="0"/>
                                      <w:rPr>
                                        <w:sz w:val="16"/>
                                        <w:szCs w:val="16"/>
                                      </w:rPr>
                                    </w:pPr>
                                    <w:r w:rsidRPr="004F57B2">
                                      <w:rPr>
                                        <w:sz w:val="16"/>
                                        <w:szCs w:val="16"/>
                                      </w:rPr>
                                      <w:t>(d) static</w:t>
                                    </w:r>
                                  </w:p>
                                  <w:p w:rsidR="00351616" w:rsidRPr="004F57B2" w:rsidRDefault="00351616" w:rsidP="00D01240">
                                    <w:pPr>
                                      <w:autoSpaceDE/>
                                      <w:autoSpaceDN/>
                                      <w:rPr>
                                        <w:color w:val="000000"/>
                                        <w:sz w:val="16"/>
                                        <w:szCs w:val="16"/>
                                      </w:rPr>
                                    </w:pPr>
                                    <w:r w:rsidRPr="004F57B2">
                                      <w:rPr>
                                        <w:color w:val="000000"/>
                                        <w:sz w:val="16"/>
                                        <w:szCs w:val="16"/>
                                      </w:rPr>
                                      <w:t>-In (a) &amp; (b) bridges are created automatically</w:t>
                                    </w:r>
                                  </w:p>
                                  <w:p w:rsidR="00351616" w:rsidRPr="004F57B2" w:rsidRDefault="00351616" w:rsidP="00D01240">
                                    <w:pPr>
                                      <w:autoSpaceDE/>
                                      <w:autoSpaceDN/>
                                      <w:rPr>
                                        <w:color w:val="000000"/>
                                        <w:sz w:val="16"/>
                                        <w:szCs w:val="16"/>
                                      </w:rPr>
                                    </w:pPr>
                                    <w:r w:rsidRPr="004F57B2">
                                      <w:rPr>
                                        <w:color w:val="000000"/>
                                        <w:sz w:val="16"/>
                                        <w:szCs w:val="16"/>
                                      </w:rPr>
                                      <w:t>-Uses IP forwarding for public IP</w:t>
                                    </w:r>
                                  </w:p>
                                  <w:p w:rsidR="00351616" w:rsidRPr="004F57B2" w:rsidRDefault="00351616" w:rsidP="00D01240">
                                    <w:pPr>
                                      <w:autoSpaceDE/>
                                      <w:autoSpaceDN/>
                                      <w:rPr>
                                        <w:color w:val="000000"/>
                                        <w:sz w:val="16"/>
                                        <w:szCs w:val="16"/>
                                      </w:rPr>
                                    </w:pPr>
                                    <w:r w:rsidRPr="004F57B2">
                                      <w:rPr>
                                        <w:color w:val="000000"/>
                                        <w:sz w:val="16"/>
                                        <w:szCs w:val="16"/>
                                      </w:rPr>
                                      <w:t>-VMs only have private IPs</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 IP assigned using a DHCP server that can be configured in two ways.</w:t>
                                    </w:r>
                                  </w:p>
                                  <w:p w:rsidR="00351616" w:rsidRPr="004F57B2" w:rsidRDefault="00351616" w:rsidP="00D01240">
                                    <w:pPr>
                                      <w:autoSpaceDE/>
                                      <w:autoSpaceDN/>
                                      <w:rPr>
                                        <w:color w:val="000000"/>
                                        <w:sz w:val="16"/>
                                        <w:szCs w:val="16"/>
                                      </w:rPr>
                                    </w:pPr>
                                    <w:r w:rsidRPr="004F57B2">
                                      <w:rPr>
                                        <w:color w:val="000000"/>
                                        <w:sz w:val="16"/>
                                        <w:szCs w:val="16"/>
                                      </w:rPr>
                                      <w:t>- Bridges must exists in the compute node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 Networks can be defined to support Ebtable, Open vSwitch and 802.1Q tagging</w:t>
                                    </w:r>
                                  </w:p>
                                  <w:p w:rsidR="00351616" w:rsidRPr="004F57B2" w:rsidRDefault="00351616" w:rsidP="00D01240">
                                    <w:pPr>
                                      <w:autoSpaceDE/>
                                      <w:autoSpaceDN/>
                                      <w:rPr>
                                        <w:color w:val="000000"/>
                                        <w:sz w:val="16"/>
                                        <w:szCs w:val="16"/>
                                      </w:rPr>
                                    </w:pPr>
                                    <w:r w:rsidRPr="004F57B2">
                                      <w:rPr>
                                        <w:color w:val="000000"/>
                                        <w:sz w:val="16"/>
                                        <w:szCs w:val="16"/>
                                      </w:rPr>
                                      <w:t>-Bridges must exists in the compute nodes</w:t>
                                    </w:r>
                                  </w:p>
                                  <w:p w:rsidR="00351616" w:rsidRPr="004F57B2" w:rsidRDefault="00351616" w:rsidP="00D01240">
                                    <w:pPr>
                                      <w:autoSpaceDE/>
                                      <w:autoSpaceDN/>
                                      <w:rPr>
                                        <w:color w:val="000000"/>
                                        <w:sz w:val="16"/>
                                        <w:szCs w:val="16"/>
                                      </w:rPr>
                                    </w:pPr>
                                    <w:r w:rsidRPr="004F57B2">
                                      <w:rPr>
                                        <w:color w:val="000000"/>
                                        <w:sz w:val="16"/>
                                        <w:szCs w:val="16"/>
                                      </w:rPr>
                                      <w:t>-IP are setup inside VM</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Software deployment</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351616" w:rsidRPr="004F57B2" w:rsidRDefault="00351616" w:rsidP="00D01240">
                                    <w:pPr>
                                      <w:autoSpaceDE/>
                                      <w:autoSpaceDN/>
                                      <w:rPr>
                                        <w:color w:val="000000"/>
                                        <w:sz w:val="16"/>
                                        <w:szCs w:val="16"/>
                                      </w:rPr>
                                    </w:pPr>
                                    <w:r w:rsidRPr="004F57B2">
                                      <w:rPr>
                                        <w:color w:val="000000"/>
                                        <w:sz w:val="16"/>
                                        <w:szCs w:val="16"/>
                                      </w:rPr>
                                      <w:t>- Compute nodes need to install OpenStack softwar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351616" w:rsidRPr="004F57B2" w:rsidRDefault="00351616" w:rsidP="00D01240">
                                    <w:pPr>
                                      <w:autoSpaceDE/>
                                      <w:autoSpaceDN/>
                                      <w:rPr>
                                        <w:color w:val="000000"/>
                                        <w:sz w:val="16"/>
                                        <w:szCs w:val="16"/>
                                      </w:rPr>
                                    </w:pPr>
                                    <w:r w:rsidRPr="004F57B2">
                                      <w:rPr>
                                        <w:color w:val="000000"/>
                                        <w:sz w:val="16"/>
                                        <w:szCs w:val="16"/>
                                      </w:rPr>
                                      <w:t>- Compute nodes need to install OpenStack softwar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Software is installed in frontend and compute node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Software is installed in frontend</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880"/>
                                </w:trPr>
                                <w:tc>
                                  <w:tcPr>
                                    <w:tcW w:w="1406" w:type="dxa"/>
                                  </w:tcPr>
                                  <w:p w:rsidR="00351616" w:rsidRPr="004F57B2" w:rsidRDefault="00351616" w:rsidP="00D01240">
                                    <w:pPr>
                                      <w:autoSpaceDE/>
                                      <w:autoSpaceDN/>
                                      <w:rPr>
                                        <w:color w:val="000000"/>
                                        <w:sz w:val="16"/>
                                        <w:szCs w:val="16"/>
                                      </w:rPr>
                                    </w:pPr>
                                    <w:r w:rsidRPr="004F57B2">
                                      <w:rPr>
                                        <w:color w:val="000000"/>
                                        <w:sz w:val="16"/>
                                        <w:szCs w:val="16"/>
                                      </w:rPr>
                                      <w:t>DevOps deployment</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Chef, Crowbar</w:t>
                                    </w:r>
                                  </w:p>
                                  <w:p w:rsidR="00351616" w:rsidRPr="004F57B2" w:rsidRDefault="00351616" w:rsidP="00D01240">
                                    <w:pPr>
                                      <w:autoSpaceDE/>
                                      <w:autoSpaceDN/>
                                      <w:rPr>
                                        <w:color w:val="000000"/>
                                        <w:sz w:val="16"/>
                                        <w:szCs w:val="16"/>
                                      </w:rPr>
                                    </w:pPr>
                                    <w:r w:rsidRPr="004F57B2">
                                      <w:rPr>
                                        <w:color w:val="000000"/>
                                        <w:sz w:val="16"/>
                                        <w:szCs w:val="16"/>
                                      </w:rPr>
                                      <w:t>Puppet</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Chef*</w:t>
                                    </w:r>
                                  </w:p>
                                  <w:p w:rsidR="00351616" w:rsidRPr="004F57B2" w:rsidRDefault="00351616" w:rsidP="00D01240">
                                    <w:pPr>
                                      <w:autoSpaceDE/>
                                      <w:autoSpaceDN/>
                                      <w:rPr>
                                        <w:color w:val="000000"/>
                                        <w:sz w:val="16"/>
                                        <w:szCs w:val="16"/>
                                      </w:rPr>
                                    </w:pPr>
                                    <w:r w:rsidRPr="004F57B2">
                                      <w:rPr>
                                        <w:color w:val="000000"/>
                                        <w:sz w:val="16"/>
                                        <w:szCs w:val="16"/>
                                      </w:rPr>
                                      <w:t>Puppet*</w:t>
                                    </w:r>
                                  </w:p>
                                  <w:p w:rsidR="00351616" w:rsidRPr="004F57B2" w:rsidRDefault="00351616" w:rsidP="00D01240">
                                    <w:pPr>
                                      <w:autoSpaceDE/>
                                      <w:autoSpaceDN/>
                                      <w:rPr>
                                        <w:color w:val="000000"/>
                                        <w:sz w:val="16"/>
                                        <w:szCs w:val="16"/>
                                      </w:rPr>
                                    </w:pPr>
                                    <w:r w:rsidRPr="004F57B2">
                                      <w:rPr>
                                        <w:color w:val="000000"/>
                                        <w:sz w:val="16"/>
                                        <w:szCs w:val="16"/>
                                      </w:rPr>
                                      <w:t>*according to vendor</w:t>
                                    </w:r>
                                    <w:r w:rsidRPr="004F57B2">
                                      <w:rPr>
                                        <w:color w:val="000000"/>
                                        <w:sz w:val="16"/>
                                        <w:szCs w:val="16"/>
                                      </w:rPr>
                                      <w:br/>
                                    </w:r>
                                    <w:r w:rsidRPr="004F57B2">
                                      <w:rPr>
                                        <w:rFonts w:ascii="Zapf Dingbats" w:hAnsi="Zapf Dingbats"/>
                                        <w:b/>
                                        <w:color w:val="008000"/>
                                        <w:sz w:val="16"/>
                                        <w:szCs w:val="16"/>
                                      </w:rPr>
                                      <w:t>✓</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no</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Chef</w:t>
                                    </w:r>
                                  </w:p>
                                  <w:p w:rsidR="00351616" w:rsidRPr="004F57B2" w:rsidRDefault="00351616" w:rsidP="00D01240">
                                    <w:pPr>
                                      <w:autoSpaceDE/>
                                      <w:autoSpaceDN/>
                                      <w:rPr>
                                        <w:color w:val="000000"/>
                                        <w:sz w:val="16"/>
                                        <w:szCs w:val="16"/>
                                      </w:rPr>
                                    </w:pPr>
                                    <w:r w:rsidRPr="004F57B2">
                                      <w:rPr>
                                        <w:color w:val="000000"/>
                                        <w:sz w:val="16"/>
                                        <w:szCs w:val="16"/>
                                      </w:rPr>
                                      <w:t>Puppet</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r>
                              <w:tr w:rsidR="00351616" w:rsidRPr="00E40449" w:rsidTr="00E40449">
                                <w:trPr>
                                  <w:trHeight w:val="88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Storage (Image Transference)</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 Swift (http/s)</w:t>
                                    </w:r>
                                  </w:p>
                                  <w:p w:rsidR="00351616" w:rsidRPr="004F57B2" w:rsidRDefault="00351616" w:rsidP="00D01240">
                                    <w:pPr>
                                      <w:autoSpaceDE/>
                                      <w:autoSpaceDN/>
                                      <w:rPr>
                                        <w:color w:val="000000"/>
                                        <w:sz w:val="16"/>
                                        <w:szCs w:val="16"/>
                                      </w:rPr>
                                    </w:pPr>
                                    <w:r w:rsidRPr="004F57B2">
                                      <w:rPr>
                                        <w:color w:val="000000"/>
                                        <w:sz w:val="16"/>
                                        <w:szCs w:val="16"/>
                                      </w:rPr>
                                      <w:t>- Unix filesystem (ssh)</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Walrus (htt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Cumulus (http/htt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Unix Filesystem (ssh, shared filesystem or LVM with CoW)</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Authentication</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X509 credentials, LDAP</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X509 credential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X509 credentials,</w:t>
                                    </w:r>
                                  </w:p>
                                  <w:p w:rsidR="00351616" w:rsidRPr="004F57B2" w:rsidRDefault="00351616" w:rsidP="00D01240">
                                    <w:pPr>
                                      <w:autoSpaceDE/>
                                      <w:autoSpaceDN/>
                                      <w:rPr>
                                        <w:color w:val="000000"/>
                                        <w:sz w:val="16"/>
                                        <w:szCs w:val="16"/>
                                      </w:rPr>
                                    </w:pPr>
                                    <w:r w:rsidRPr="004F57B2">
                                      <w:rPr>
                                        <w:color w:val="000000"/>
                                        <w:sz w:val="16"/>
                                        <w:szCs w:val="16"/>
                                      </w:rPr>
                                      <w:t>Grids</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X509 credential, ssh rsa keypair, password, LDAP</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tcPr>
                                  <w:p w:rsidR="00351616" w:rsidRPr="004F57B2" w:rsidRDefault="00351616" w:rsidP="00D01240">
                                    <w:pPr>
                                      <w:autoSpaceDE/>
                                      <w:autoSpaceDN/>
                                      <w:rPr>
                                        <w:color w:val="000000"/>
                                        <w:sz w:val="16"/>
                                        <w:szCs w:val="16"/>
                                      </w:rPr>
                                    </w:pPr>
                                    <w:r w:rsidRPr="004F57B2">
                                      <w:rPr>
                                        <w:color w:val="000000"/>
                                        <w:sz w:val="16"/>
                                        <w:szCs w:val="16"/>
                                      </w:rPr>
                                      <w:t>Avg. Release Frequency</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lt;4month</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gt;4 month</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lt;4 month</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gt;6 month</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tcPr>
                                  <w:p w:rsidR="00351616" w:rsidRPr="004F57B2" w:rsidRDefault="00351616" w:rsidP="00D01240">
                                    <w:pPr>
                                      <w:autoSpaceDE/>
                                      <w:autoSpaceDN/>
                                      <w:rPr>
                                        <w:color w:val="000000"/>
                                        <w:sz w:val="16"/>
                                        <w:szCs w:val="16"/>
                                      </w:rPr>
                                    </w:pPr>
                                    <w:r w:rsidRPr="004F57B2">
                                      <w:rPr>
                                        <w:color w:val="000000"/>
                                        <w:sz w:val="16"/>
                                        <w:szCs w:val="16"/>
                                      </w:rPr>
                                      <w:t>License</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BSD license and Commercial, difference between commercial version</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 version 2</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 version 2</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bl>
                            <w:p w:rsidR="00351616" w:rsidRPr="00E40449" w:rsidRDefault="00351616" w:rsidP="00456954">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 The more checkmarks the better from our point of 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0" y="0"/>
                            <a:ext cx="66294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rsidR="00351616" w:rsidRPr="00560AAB" w:rsidRDefault="00351616" w:rsidP="00456954">
                              <w:pPr>
                                <w:pStyle w:val="Caption"/>
                                <w:rPr>
                                  <w:sz w:val="20"/>
                                  <w:szCs w:val="20"/>
                                </w:rPr>
                              </w:pPr>
                              <w:r>
                                <w:t xml:space="preserve">Table </w:t>
                              </w:r>
                              <w:r w:rsidR="00F24983">
                                <w:fldChar w:fldCharType="begin"/>
                              </w:r>
                              <w:r w:rsidR="00F24983">
                                <w:instrText xml:space="preserve"> SEQ Table \* ARABIC </w:instrText>
                              </w:r>
                              <w:r w:rsidR="00F24983">
                                <w:fldChar w:fldCharType="separate"/>
                              </w:r>
                              <w:r>
                                <w:rPr>
                                  <w:noProof/>
                                </w:rPr>
                                <w:t>1</w:t>
                              </w:r>
                              <w:r w:rsidR="00F24983">
                                <w:rPr>
                                  <w:noProof/>
                                </w:rPr>
                                <w:fldChar w:fldCharType="end"/>
                              </w:r>
                              <w:r>
                                <w:t>: Feature comparison of IaaS frame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37" o:spid="_x0000_s1031" style="position:absolute;left:0;text-align:left;margin-left:2.25pt;margin-top:192.8pt;width:522pt;height:534pt;z-index:251658244;mso-position-horizontal-relative:margin;mso-position-vertical-relative:margin;mso-height-relative:margin" coordsize="6629400,586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">
                <v:shape id="Text Box 38" o:spid="_x0000_s1032" type="#_x0000_t202" style="position:absolute;top:228600;width:6629400;height:5638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tbl>
                        <w:tblPr>
                          <w:tblStyle w:val="TableGrid"/>
                          <w:tblW w:w="10193" w:type="dxa"/>
                          <w:tblLook w:val="04A0" w:firstRow="1" w:lastRow="0" w:firstColumn="1" w:lastColumn="0" w:noHBand="0" w:noVBand="1"/>
                        </w:tblPr>
                        <w:tblGrid>
                          <w:gridCol w:w="1406"/>
                          <w:gridCol w:w="2209"/>
                          <w:gridCol w:w="2344"/>
                          <w:gridCol w:w="1894"/>
                          <w:gridCol w:w="2340"/>
                        </w:tblGrid>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 </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OpenStack</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Eucalyptus 2.0</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Nimbus</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OpenNebula</w:t>
                              </w:r>
                            </w:p>
                          </w:tc>
                        </w:tr>
                        <w:tr w:rsidR="00351616" w:rsidRPr="00E40449" w:rsidTr="00E40449">
                          <w:trPr>
                            <w:trHeight w:val="9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Interfaces</w:t>
                              </w:r>
                            </w:p>
                          </w:tc>
                          <w:tc>
                            <w:tcPr>
                              <w:tcW w:w="2209" w:type="dxa"/>
                              <w:hideMark/>
                            </w:tcPr>
                            <w:p w:rsidR="00351616" w:rsidRPr="004F57B2" w:rsidRDefault="00351616" w:rsidP="005531A4">
                              <w:pPr>
                                <w:autoSpaceDE/>
                                <w:autoSpaceDN/>
                                <w:rPr>
                                  <w:color w:val="000000"/>
                                  <w:sz w:val="16"/>
                                  <w:szCs w:val="16"/>
                                </w:rPr>
                              </w:pPr>
                              <w:r w:rsidRPr="004F57B2">
                                <w:rPr>
                                  <w:color w:val="000000"/>
                                  <w:sz w:val="16"/>
                                  <w:szCs w:val="16"/>
                                </w:rPr>
                                <w:t>EC2 and S3, Rest Interface. Working on OCCI</w:t>
                              </w:r>
                            </w:p>
                            <w:p w:rsidR="00351616" w:rsidRPr="004F57B2" w:rsidRDefault="00351616" w:rsidP="005531A4">
                              <w:pPr>
                                <w:autoSpaceDE/>
                                <w:autoSpaceDN/>
                                <w:rPr>
                                  <w:b/>
                                  <w:color w:val="008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EC2 and S3, Rest Interface. Working on OCCI</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EC2 and S3, Rest Interfac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Native XML/RPC,</w:t>
                              </w:r>
                            </w:p>
                            <w:p w:rsidR="00351616" w:rsidRPr="004F57B2" w:rsidRDefault="00351616" w:rsidP="00D01240">
                              <w:pPr>
                                <w:autoSpaceDE/>
                                <w:autoSpaceDN/>
                                <w:rPr>
                                  <w:color w:val="000000"/>
                                  <w:sz w:val="16"/>
                                  <w:szCs w:val="16"/>
                                </w:rPr>
                              </w:pPr>
                              <w:r w:rsidRPr="004F57B2">
                                <w:rPr>
                                  <w:color w:val="000000"/>
                                  <w:sz w:val="16"/>
                                  <w:szCs w:val="16"/>
                                </w:rPr>
                                <w:t>EC2 and S3, OCCI, Rest Interfac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Hypervisor</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KVM, XEN, VMware Vsphere, LXC, UML and Microsoft's HyperV</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KVM and XEN. VMWare in the enterprise edition.</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KVM and XEN</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KVM, XEN and VMWar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98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Networking</w:t>
                              </w:r>
                            </w:p>
                          </w:tc>
                          <w:tc>
                            <w:tcPr>
                              <w:tcW w:w="2209" w:type="dxa"/>
                              <w:hideMark/>
                            </w:tcPr>
                            <w:p w:rsidR="00351616" w:rsidRPr="004F57B2" w:rsidRDefault="00351616" w:rsidP="00D01240">
                              <w:pPr>
                                <w:autoSpaceDE/>
                                <w:autoSpaceDN/>
                                <w:rPr>
                                  <w:sz w:val="16"/>
                                  <w:szCs w:val="16"/>
                                </w:rPr>
                              </w:pPr>
                              <w:r w:rsidRPr="004F57B2">
                                <w:rPr>
                                  <w:sz w:val="16"/>
                                  <w:szCs w:val="16"/>
                                </w:rPr>
                                <w:t xml:space="preserve">- Two modes: </w:t>
                              </w:r>
                            </w:p>
                            <w:p w:rsidR="00351616" w:rsidRPr="004F57B2" w:rsidRDefault="00351616" w:rsidP="00D01240">
                              <w:pPr>
                                <w:autoSpaceDE/>
                                <w:autoSpaceDN/>
                                <w:rPr>
                                  <w:color w:val="000000"/>
                                  <w:sz w:val="16"/>
                                  <w:szCs w:val="16"/>
                                </w:rPr>
                              </w:pPr>
                              <w:r w:rsidRPr="004F57B2">
                                <w:rPr>
                                  <w:sz w:val="16"/>
                                  <w:szCs w:val="16"/>
                                </w:rPr>
                                <w:t>(a) Flat networking</w:t>
                              </w:r>
                              <w:r w:rsidRPr="004F57B2">
                                <w:rPr>
                                  <w:sz w:val="16"/>
                                  <w:szCs w:val="16"/>
                                </w:rPr>
                                <w:br/>
                                <w:t>(b) VLAN networking</w:t>
                              </w:r>
                            </w:p>
                            <w:p w:rsidR="00351616" w:rsidRPr="004F57B2" w:rsidRDefault="00351616" w:rsidP="00D01240">
                              <w:pPr>
                                <w:autoSpaceDE/>
                                <w:autoSpaceDN/>
                                <w:rPr>
                                  <w:color w:val="000000"/>
                                  <w:sz w:val="16"/>
                                  <w:szCs w:val="16"/>
                                </w:rPr>
                              </w:pPr>
                              <w:r w:rsidRPr="004F57B2">
                                <w:rPr>
                                  <w:color w:val="000000"/>
                                  <w:sz w:val="16"/>
                                  <w:szCs w:val="16"/>
                                </w:rPr>
                                <w:t>-Creates Bridges automatically</w:t>
                              </w:r>
                            </w:p>
                            <w:p w:rsidR="00351616" w:rsidRPr="004F57B2" w:rsidRDefault="00351616" w:rsidP="00D01240">
                              <w:pPr>
                                <w:autoSpaceDE/>
                                <w:autoSpaceDN/>
                                <w:rPr>
                                  <w:color w:val="000000"/>
                                  <w:sz w:val="16"/>
                                  <w:szCs w:val="16"/>
                                </w:rPr>
                              </w:pPr>
                              <w:r w:rsidRPr="004F57B2">
                                <w:rPr>
                                  <w:color w:val="000000"/>
                                  <w:sz w:val="16"/>
                                  <w:szCs w:val="16"/>
                                </w:rPr>
                                <w:t>-Uses IP forwarding for public IP</w:t>
                              </w:r>
                            </w:p>
                            <w:p w:rsidR="00351616" w:rsidRPr="004F57B2" w:rsidRDefault="00351616" w:rsidP="00D01240">
                              <w:pPr>
                                <w:autoSpaceDE/>
                                <w:autoSpaceDN/>
                                <w:rPr>
                                  <w:color w:val="000000"/>
                                  <w:sz w:val="16"/>
                                  <w:szCs w:val="16"/>
                                </w:rPr>
                              </w:pPr>
                              <w:r w:rsidRPr="004F57B2">
                                <w:rPr>
                                  <w:color w:val="000000"/>
                                  <w:sz w:val="16"/>
                                  <w:szCs w:val="16"/>
                                </w:rPr>
                                <w:t>-VMs only have private I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160180">
                              <w:pPr>
                                <w:pStyle w:val="Text"/>
                                <w:ind w:firstLine="0"/>
                                <w:rPr>
                                  <w:sz w:val="16"/>
                                  <w:szCs w:val="16"/>
                                </w:rPr>
                              </w:pPr>
                              <w:r w:rsidRPr="004F57B2">
                                <w:rPr>
                                  <w:sz w:val="16"/>
                                  <w:szCs w:val="16"/>
                                </w:rPr>
                                <w:t>- Four modes:</w:t>
                              </w:r>
                            </w:p>
                            <w:p w:rsidR="00351616" w:rsidRPr="004F57B2" w:rsidRDefault="00351616" w:rsidP="00160180">
                              <w:pPr>
                                <w:pStyle w:val="Text"/>
                                <w:ind w:firstLine="0"/>
                                <w:rPr>
                                  <w:sz w:val="16"/>
                                  <w:szCs w:val="16"/>
                                </w:rPr>
                              </w:pPr>
                              <w:r w:rsidRPr="004F57B2">
                                <w:rPr>
                                  <w:sz w:val="16"/>
                                  <w:szCs w:val="16"/>
                                </w:rPr>
                                <w:t>(a) managed</w:t>
                              </w:r>
                            </w:p>
                            <w:p w:rsidR="00351616" w:rsidRPr="004F57B2" w:rsidRDefault="00351616" w:rsidP="00160180">
                              <w:pPr>
                                <w:pStyle w:val="Text"/>
                                <w:ind w:firstLine="0"/>
                                <w:rPr>
                                  <w:sz w:val="16"/>
                                  <w:szCs w:val="16"/>
                                </w:rPr>
                              </w:pPr>
                              <w:r w:rsidRPr="004F57B2">
                                <w:rPr>
                                  <w:sz w:val="16"/>
                                  <w:szCs w:val="16"/>
                                </w:rPr>
                                <w:t>(b) managed-novLAN</w:t>
                              </w:r>
                            </w:p>
                            <w:p w:rsidR="00351616" w:rsidRPr="004F57B2" w:rsidRDefault="00351616" w:rsidP="00160180">
                              <w:pPr>
                                <w:pStyle w:val="Text"/>
                                <w:ind w:firstLine="0"/>
                                <w:rPr>
                                  <w:sz w:val="16"/>
                                  <w:szCs w:val="16"/>
                                </w:rPr>
                              </w:pPr>
                              <w:r w:rsidRPr="004F57B2">
                                <w:rPr>
                                  <w:sz w:val="16"/>
                                  <w:szCs w:val="16"/>
                                </w:rPr>
                                <w:t xml:space="preserve">(c) system </w:t>
                              </w:r>
                            </w:p>
                            <w:p w:rsidR="00351616" w:rsidRPr="004F57B2" w:rsidRDefault="00351616" w:rsidP="00160180">
                              <w:pPr>
                                <w:pStyle w:val="Text"/>
                                <w:ind w:firstLine="0"/>
                                <w:rPr>
                                  <w:sz w:val="16"/>
                                  <w:szCs w:val="16"/>
                                </w:rPr>
                              </w:pPr>
                              <w:r w:rsidRPr="004F57B2">
                                <w:rPr>
                                  <w:sz w:val="16"/>
                                  <w:szCs w:val="16"/>
                                </w:rPr>
                                <w:t>(d) static</w:t>
                              </w:r>
                            </w:p>
                            <w:p w:rsidR="00351616" w:rsidRPr="004F57B2" w:rsidRDefault="00351616" w:rsidP="00D01240">
                              <w:pPr>
                                <w:autoSpaceDE/>
                                <w:autoSpaceDN/>
                                <w:rPr>
                                  <w:color w:val="000000"/>
                                  <w:sz w:val="16"/>
                                  <w:szCs w:val="16"/>
                                </w:rPr>
                              </w:pPr>
                              <w:r w:rsidRPr="004F57B2">
                                <w:rPr>
                                  <w:color w:val="000000"/>
                                  <w:sz w:val="16"/>
                                  <w:szCs w:val="16"/>
                                </w:rPr>
                                <w:t>-In (a) &amp; (b) bridges are created automatically</w:t>
                              </w:r>
                            </w:p>
                            <w:p w:rsidR="00351616" w:rsidRPr="004F57B2" w:rsidRDefault="00351616" w:rsidP="00D01240">
                              <w:pPr>
                                <w:autoSpaceDE/>
                                <w:autoSpaceDN/>
                                <w:rPr>
                                  <w:color w:val="000000"/>
                                  <w:sz w:val="16"/>
                                  <w:szCs w:val="16"/>
                                </w:rPr>
                              </w:pPr>
                              <w:r w:rsidRPr="004F57B2">
                                <w:rPr>
                                  <w:color w:val="000000"/>
                                  <w:sz w:val="16"/>
                                  <w:szCs w:val="16"/>
                                </w:rPr>
                                <w:t>-Uses IP forwarding for public IP</w:t>
                              </w:r>
                            </w:p>
                            <w:p w:rsidR="00351616" w:rsidRPr="004F57B2" w:rsidRDefault="00351616" w:rsidP="00D01240">
                              <w:pPr>
                                <w:autoSpaceDE/>
                                <w:autoSpaceDN/>
                                <w:rPr>
                                  <w:color w:val="000000"/>
                                  <w:sz w:val="16"/>
                                  <w:szCs w:val="16"/>
                                </w:rPr>
                              </w:pPr>
                              <w:r w:rsidRPr="004F57B2">
                                <w:rPr>
                                  <w:color w:val="000000"/>
                                  <w:sz w:val="16"/>
                                  <w:szCs w:val="16"/>
                                </w:rPr>
                                <w:t>-VMs only have private IPs</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 IP assigned using a DHCP server that can be configured in two ways.</w:t>
                              </w:r>
                            </w:p>
                            <w:p w:rsidR="00351616" w:rsidRPr="004F57B2" w:rsidRDefault="00351616" w:rsidP="00D01240">
                              <w:pPr>
                                <w:autoSpaceDE/>
                                <w:autoSpaceDN/>
                                <w:rPr>
                                  <w:color w:val="000000"/>
                                  <w:sz w:val="16"/>
                                  <w:szCs w:val="16"/>
                                </w:rPr>
                              </w:pPr>
                              <w:r w:rsidRPr="004F57B2">
                                <w:rPr>
                                  <w:color w:val="000000"/>
                                  <w:sz w:val="16"/>
                                  <w:szCs w:val="16"/>
                                </w:rPr>
                                <w:t>- Bridges must exists in the compute node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 Networks can be defined to support Ebtable, Open vSwitch and 802.1Q tagging</w:t>
                              </w:r>
                            </w:p>
                            <w:p w:rsidR="00351616" w:rsidRPr="004F57B2" w:rsidRDefault="00351616" w:rsidP="00D01240">
                              <w:pPr>
                                <w:autoSpaceDE/>
                                <w:autoSpaceDN/>
                                <w:rPr>
                                  <w:color w:val="000000"/>
                                  <w:sz w:val="16"/>
                                  <w:szCs w:val="16"/>
                                </w:rPr>
                              </w:pPr>
                              <w:r w:rsidRPr="004F57B2">
                                <w:rPr>
                                  <w:color w:val="000000"/>
                                  <w:sz w:val="16"/>
                                  <w:szCs w:val="16"/>
                                </w:rPr>
                                <w:t>-Bridges must exists in the compute nodes</w:t>
                              </w:r>
                            </w:p>
                            <w:p w:rsidR="00351616" w:rsidRPr="004F57B2" w:rsidRDefault="00351616" w:rsidP="00D01240">
                              <w:pPr>
                                <w:autoSpaceDE/>
                                <w:autoSpaceDN/>
                                <w:rPr>
                                  <w:color w:val="000000"/>
                                  <w:sz w:val="16"/>
                                  <w:szCs w:val="16"/>
                                </w:rPr>
                              </w:pPr>
                              <w:r w:rsidRPr="004F57B2">
                                <w:rPr>
                                  <w:color w:val="000000"/>
                                  <w:sz w:val="16"/>
                                  <w:szCs w:val="16"/>
                                </w:rPr>
                                <w:t>-IP are setup inside VM</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74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Software deployment</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351616" w:rsidRPr="004F57B2" w:rsidRDefault="00351616" w:rsidP="00D01240">
                              <w:pPr>
                                <w:autoSpaceDE/>
                                <w:autoSpaceDN/>
                                <w:rPr>
                                  <w:color w:val="000000"/>
                                  <w:sz w:val="16"/>
                                  <w:szCs w:val="16"/>
                                </w:rPr>
                              </w:pPr>
                              <w:r w:rsidRPr="004F57B2">
                                <w:rPr>
                                  <w:color w:val="000000"/>
                                  <w:sz w:val="16"/>
                                  <w:szCs w:val="16"/>
                                </w:rPr>
                                <w:t>- Compute nodes need to install OpenStack softwar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 Software is composed by different component that can be distributed in different machines.</w:t>
                              </w:r>
                            </w:p>
                            <w:p w:rsidR="00351616" w:rsidRPr="004F57B2" w:rsidRDefault="00351616" w:rsidP="00D01240">
                              <w:pPr>
                                <w:autoSpaceDE/>
                                <w:autoSpaceDN/>
                                <w:rPr>
                                  <w:color w:val="000000"/>
                                  <w:sz w:val="16"/>
                                  <w:szCs w:val="16"/>
                                </w:rPr>
                              </w:pPr>
                              <w:r w:rsidRPr="004F57B2">
                                <w:rPr>
                                  <w:color w:val="000000"/>
                                  <w:sz w:val="16"/>
                                  <w:szCs w:val="16"/>
                                </w:rPr>
                                <w:t>- Compute nodes need to install OpenStack software</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Software is installed in frontend and compute node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Software is installed in frontend</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880"/>
                          </w:trPr>
                          <w:tc>
                            <w:tcPr>
                              <w:tcW w:w="1406" w:type="dxa"/>
                            </w:tcPr>
                            <w:p w:rsidR="00351616" w:rsidRPr="004F57B2" w:rsidRDefault="00351616" w:rsidP="00D01240">
                              <w:pPr>
                                <w:autoSpaceDE/>
                                <w:autoSpaceDN/>
                                <w:rPr>
                                  <w:color w:val="000000"/>
                                  <w:sz w:val="16"/>
                                  <w:szCs w:val="16"/>
                                </w:rPr>
                              </w:pPr>
                              <w:r w:rsidRPr="004F57B2">
                                <w:rPr>
                                  <w:color w:val="000000"/>
                                  <w:sz w:val="16"/>
                                  <w:szCs w:val="16"/>
                                </w:rPr>
                                <w:t>DevOps deployment</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Chef, Crowbar</w:t>
                              </w:r>
                            </w:p>
                            <w:p w:rsidR="00351616" w:rsidRPr="004F57B2" w:rsidRDefault="00351616" w:rsidP="00D01240">
                              <w:pPr>
                                <w:autoSpaceDE/>
                                <w:autoSpaceDN/>
                                <w:rPr>
                                  <w:color w:val="000000"/>
                                  <w:sz w:val="16"/>
                                  <w:szCs w:val="16"/>
                                </w:rPr>
                              </w:pPr>
                              <w:r w:rsidRPr="004F57B2">
                                <w:rPr>
                                  <w:color w:val="000000"/>
                                  <w:sz w:val="16"/>
                                  <w:szCs w:val="16"/>
                                </w:rPr>
                                <w:t>Puppet</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Chef*</w:t>
                              </w:r>
                            </w:p>
                            <w:p w:rsidR="00351616" w:rsidRPr="004F57B2" w:rsidRDefault="00351616" w:rsidP="00D01240">
                              <w:pPr>
                                <w:autoSpaceDE/>
                                <w:autoSpaceDN/>
                                <w:rPr>
                                  <w:color w:val="000000"/>
                                  <w:sz w:val="16"/>
                                  <w:szCs w:val="16"/>
                                </w:rPr>
                              </w:pPr>
                              <w:r w:rsidRPr="004F57B2">
                                <w:rPr>
                                  <w:color w:val="000000"/>
                                  <w:sz w:val="16"/>
                                  <w:szCs w:val="16"/>
                                </w:rPr>
                                <w:t>Puppet*</w:t>
                              </w:r>
                            </w:p>
                            <w:p w:rsidR="00351616" w:rsidRPr="004F57B2" w:rsidRDefault="00351616" w:rsidP="00D01240">
                              <w:pPr>
                                <w:autoSpaceDE/>
                                <w:autoSpaceDN/>
                                <w:rPr>
                                  <w:color w:val="000000"/>
                                  <w:sz w:val="16"/>
                                  <w:szCs w:val="16"/>
                                </w:rPr>
                              </w:pPr>
                              <w:r w:rsidRPr="004F57B2">
                                <w:rPr>
                                  <w:color w:val="000000"/>
                                  <w:sz w:val="16"/>
                                  <w:szCs w:val="16"/>
                                </w:rPr>
                                <w:t>*according to vendor</w:t>
                              </w:r>
                              <w:r w:rsidRPr="004F57B2">
                                <w:rPr>
                                  <w:color w:val="000000"/>
                                  <w:sz w:val="16"/>
                                  <w:szCs w:val="16"/>
                                </w:rPr>
                                <w:br/>
                              </w:r>
                              <w:r w:rsidRPr="004F57B2">
                                <w:rPr>
                                  <w:rFonts w:ascii="Zapf Dingbats" w:hAnsi="Zapf Dingbats"/>
                                  <w:b/>
                                  <w:color w:val="008000"/>
                                  <w:sz w:val="16"/>
                                  <w:szCs w:val="16"/>
                                </w:rPr>
                                <w:t>✓</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no</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Chef</w:t>
                              </w:r>
                            </w:p>
                            <w:p w:rsidR="00351616" w:rsidRPr="004F57B2" w:rsidRDefault="00351616" w:rsidP="00D01240">
                              <w:pPr>
                                <w:autoSpaceDE/>
                                <w:autoSpaceDN/>
                                <w:rPr>
                                  <w:color w:val="000000"/>
                                  <w:sz w:val="16"/>
                                  <w:szCs w:val="16"/>
                                </w:rPr>
                              </w:pPr>
                              <w:r w:rsidRPr="004F57B2">
                                <w:rPr>
                                  <w:color w:val="000000"/>
                                  <w:sz w:val="16"/>
                                  <w:szCs w:val="16"/>
                                </w:rPr>
                                <w:t>Puppet</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r>
                        <w:tr w:rsidR="00351616" w:rsidRPr="00E40449" w:rsidTr="00E40449">
                          <w:trPr>
                            <w:trHeight w:val="88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Storage (Image Transference)</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 Swift (http/s)</w:t>
                              </w:r>
                            </w:p>
                            <w:p w:rsidR="00351616" w:rsidRPr="004F57B2" w:rsidRDefault="00351616" w:rsidP="00D01240">
                              <w:pPr>
                                <w:autoSpaceDE/>
                                <w:autoSpaceDN/>
                                <w:rPr>
                                  <w:color w:val="000000"/>
                                  <w:sz w:val="16"/>
                                  <w:szCs w:val="16"/>
                                </w:rPr>
                              </w:pPr>
                              <w:r w:rsidRPr="004F57B2">
                                <w:rPr>
                                  <w:color w:val="000000"/>
                                  <w:sz w:val="16"/>
                                  <w:szCs w:val="16"/>
                                </w:rPr>
                                <w:t>- Unix filesystem (ssh)</w:t>
                              </w:r>
                              <w:r w:rsidRPr="004F57B2">
                                <w:rPr>
                                  <w:color w:val="000000"/>
                                  <w:sz w:val="16"/>
                                  <w:szCs w:val="16"/>
                                </w:rPr>
                                <w:br/>
                              </w:r>
                              <w:r w:rsidRPr="004F57B2">
                                <w:rPr>
                                  <w:color w:val="000000"/>
                                  <w:sz w:val="16"/>
                                  <w:szCs w:val="16"/>
                                </w:rPr>
                                <w:br/>
                              </w: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Walrus (htt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Cumulus (http/http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Unix Filesystem (ssh, shared filesystem or LVM with CoW)</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hideMark/>
                            </w:tcPr>
                            <w:p w:rsidR="00351616" w:rsidRPr="004F57B2" w:rsidRDefault="00351616" w:rsidP="00D01240">
                              <w:pPr>
                                <w:autoSpaceDE/>
                                <w:autoSpaceDN/>
                                <w:rPr>
                                  <w:color w:val="000000"/>
                                  <w:sz w:val="16"/>
                                  <w:szCs w:val="16"/>
                                </w:rPr>
                              </w:pPr>
                              <w:r w:rsidRPr="004F57B2">
                                <w:rPr>
                                  <w:color w:val="000000"/>
                                  <w:sz w:val="16"/>
                                  <w:szCs w:val="16"/>
                                </w:rPr>
                                <w:t>Authentication</w:t>
                              </w:r>
                            </w:p>
                          </w:tc>
                          <w:tc>
                            <w:tcPr>
                              <w:tcW w:w="2209" w:type="dxa"/>
                              <w:hideMark/>
                            </w:tcPr>
                            <w:p w:rsidR="00351616" w:rsidRPr="004F57B2" w:rsidRDefault="00351616" w:rsidP="00D01240">
                              <w:pPr>
                                <w:autoSpaceDE/>
                                <w:autoSpaceDN/>
                                <w:rPr>
                                  <w:color w:val="000000"/>
                                  <w:sz w:val="16"/>
                                  <w:szCs w:val="16"/>
                                </w:rPr>
                              </w:pPr>
                              <w:r w:rsidRPr="004F57B2">
                                <w:rPr>
                                  <w:color w:val="000000"/>
                                  <w:sz w:val="16"/>
                                  <w:szCs w:val="16"/>
                                </w:rPr>
                                <w:t>X509 credentials, LDAP</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hideMark/>
                            </w:tcPr>
                            <w:p w:rsidR="00351616" w:rsidRPr="004F57B2" w:rsidRDefault="00351616" w:rsidP="00D01240">
                              <w:pPr>
                                <w:autoSpaceDE/>
                                <w:autoSpaceDN/>
                                <w:rPr>
                                  <w:color w:val="000000"/>
                                  <w:sz w:val="16"/>
                                  <w:szCs w:val="16"/>
                                </w:rPr>
                              </w:pPr>
                              <w:r w:rsidRPr="004F57B2">
                                <w:rPr>
                                  <w:color w:val="000000"/>
                                  <w:sz w:val="16"/>
                                  <w:szCs w:val="16"/>
                                </w:rPr>
                                <w:t>X509 credentials</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hideMark/>
                            </w:tcPr>
                            <w:p w:rsidR="00351616" w:rsidRPr="004F57B2" w:rsidRDefault="00351616" w:rsidP="00D01240">
                              <w:pPr>
                                <w:autoSpaceDE/>
                                <w:autoSpaceDN/>
                                <w:rPr>
                                  <w:color w:val="000000"/>
                                  <w:sz w:val="16"/>
                                  <w:szCs w:val="16"/>
                                </w:rPr>
                              </w:pPr>
                              <w:r w:rsidRPr="004F57B2">
                                <w:rPr>
                                  <w:color w:val="000000"/>
                                  <w:sz w:val="16"/>
                                  <w:szCs w:val="16"/>
                                </w:rPr>
                                <w:t>X509 credentials,</w:t>
                              </w:r>
                            </w:p>
                            <w:p w:rsidR="00351616" w:rsidRPr="004F57B2" w:rsidRDefault="00351616" w:rsidP="00D01240">
                              <w:pPr>
                                <w:autoSpaceDE/>
                                <w:autoSpaceDN/>
                                <w:rPr>
                                  <w:color w:val="000000"/>
                                  <w:sz w:val="16"/>
                                  <w:szCs w:val="16"/>
                                </w:rPr>
                              </w:pPr>
                              <w:r w:rsidRPr="004F57B2">
                                <w:rPr>
                                  <w:color w:val="000000"/>
                                  <w:sz w:val="16"/>
                                  <w:szCs w:val="16"/>
                                </w:rPr>
                                <w:t>Grids</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hideMark/>
                            </w:tcPr>
                            <w:p w:rsidR="00351616" w:rsidRPr="004F57B2" w:rsidRDefault="00351616" w:rsidP="00D01240">
                              <w:pPr>
                                <w:autoSpaceDE/>
                                <w:autoSpaceDN/>
                                <w:rPr>
                                  <w:color w:val="000000"/>
                                  <w:sz w:val="16"/>
                                  <w:szCs w:val="16"/>
                                </w:rPr>
                              </w:pPr>
                              <w:r w:rsidRPr="004F57B2">
                                <w:rPr>
                                  <w:color w:val="000000"/>
                                  <w:sz w:val="16"/>
                                  <w:szCs w:val="16"/>
                                </w:rPr>
                                <w:t>X509 credential, ssh rsa keypair, password, LDAP</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tcPr>
                            <w:p w:rsidR="00351616" w:rsidRPr="004F57B2" w:rsidRDefault="00351616" w:rsidP="00D01240">
                              <w:pPr>
                                <w:autoSpaceDE/>
                                <w:autoSpaceDN/>
                                <w:rPr>
                                  <w:color w:val="000000"/>
                                  <w:sz w:val="16"/>
                                  <w:szCs w:val="16"/>
                                </w:rPr>
                              </w:pPr>
                              <w:r w:rsidRPr="004F57B2">
                                <w:rPr>
                                  <w:color w:val="000000"/>
                                  <w:sz w:val="16"/>
                                  <w:szCs w:val="16"/>
                                </w:rPr>
                                <w:t>Avg. Release Frequency</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lt;4month</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gt;4 month</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lt;4 month</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gt;6 month</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r w:rsidR="00351616" w:rsidRPr="00E40449" w:rsidTr="00E40449">
                          <w:trPr>
                            <w:trHeight w:val="500"/>
                          </w:trPr>
                          <w:tc>
                            <w:tcPr>
                              <w:tcW w:w="1406" w:type="dxa"/>
                            </w:tcPr>
                            <w:p w:rsidR="00351616" w:rsidRPr="004F57B2" w:rsidRDefault="00351616" w:rsidP="00D01240">
                              <w:pPr>
                                <w:autoSpaceDE/>
                                <w:autoSpaceDN/>
                                <w:rPr>
                                  <w:color w:val="000000"/>
                                  <w:sz w:val="16"/>
                                  <w:szCs w:val="16"/>
                                </w:rPr>
                              </w:pPr>
                              <w:r w:rsidRPr="004F57B2">
                                <w:rPr>
                                  <w:color w:val="000000"/>
                                  <w:sz w:val="16"/>
                                  <w:szCs w:val="16"/>
                                </w:rPr>
                                <w:t>License</w:t>
                              </w:r>
                            </w:p>
                          </w:tc>
                          <w:tc>
                            <w:tcPr>
                              <w:tcW w:w="2209"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4" w:type="dxa"/>
                            </w:tcPr>
                            <w:p w:rsidR="00351616" w:rsidRPr="004F57B2" w:rsidRDefault="00351616" w:rsidP="00D01240">
                              <w:pPr>
                                <w:autoSpaceDE/>
                                <w:autoSpaceDN/>
                                <w:rPr>
                                  <w:color w:val="000000"/>
                                  <w:sz w:val="16"/>
                                  <w:szCs w:val="16"/>
                                </w:rPr>
                              </w:pPr>
                              <w:r w:rsidRPr="004F57B2">
                                <w:rPr>
                                  <w:color w:val="000000"/>
                                  <w:sz w:val="16"/>
                                  <w:szCs w:val="16"/>
                                </w:rPr>
                                <w:t>BSD license and Commercial, difference between commercial version</w:t>
                              </w:r>
                            </w:p>
                          </w:tc>
                          <w:tc>
                            <w:tcPr>
                              <w:tcW w:w="1894"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 version 2</w:t>
                              </w: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c>
                            <w:tcPr>
                              <w:tcW w:w="2340" w:type="dxa"/>
                            </w:tcPr>
                            <w:p w:rsidR="00351616" w:rsidRPr="004F57B2" w:rsidRDefault="00351616" w:rsidP="00D01240">
                              <w:pPr>
                                <w:autoSpaceDE/>
                                <w:autoSpaceDN/>
                                <w:rPr>
                                  <w:color w:val="000000"/>
                                  <w:sz w:val="16"/>
                                  <w:szCs w:val="16"/>
                                </w:rPr>
                              </w:pPr>
                              <w:r w:rsidRPr="004F57B2">
                                <w:rPr>
                                  <w:color w:val="000000"/>
                                  <w:sz w:val="16"/>
                                  <w:szCs w:val="16"/>
                                </w:rPr>
                                <w:t>OpenSource with Apache license version 2</w:t>
                              </w:r>
                            </w:p>
                            <w:p w:rsidR="00351616" w:rsidRPr="004F57B2" w:rsidRDefault="00351616" w:rsidP="00D01240">
                              <w:pPr>
                                <w:autoSpaceDE/>
                                <w:autoSpaceDN/>
                                <w:rPr>
                                  <w:color w:val="000000"/>
                                  <w:sz w:val="16"/>
                                  <w:szCs w:val="16"/>
                                </w:rPr>
                              </w:pPr>
                            </w:p>
                            <w:p w:rsidR="00351616" w:rsidRPr="004F57B2" w:rsidRDefault="00351616" w:rsidP="00D01240">
                              <w:pPr>
                                <w:autoSpaceDE/>
                                <w:autoSpaceDN/>
                                <w:rPr>
                                  <w:color w:val="000000"/>
                                  <w:sz w:val="16"/>
                                  <w:szCs w:val="16"/>
                                </w:rPr>
                              </w:pPr>
                              <w:r w:rsidRPr="004F57B2">
                                <w:rPr>
                                  <w:rFonts w:ascii="Zapf Dingbats" w:hAnsi="Zapf Dingbats"/>
                                  <w:b/>
                                  <w:color w:val="008000"/>
                                  <w:sz w:val="16"/>
                                  <w:szCs w:val="16"/>
                                </w:rPr>
                                <w:t>✓</w:t>
                              </w:r>
                            </w:p>
                          </w:tc>
                        </w:tr>
                      </w:tbl>
                      <w:p w:rsidR="00351616" w:rsidRPr="00E40449" w:rsidRDefault="00351616" w:rsidP="00456954">
                        <w:r w:rsidRPr="00413581">
                          <w:rPr>
                            <w:rFonts w:ascii="Zapf Dingbats" w:hAnsi="Zapf Dingbats"/>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sidRPr="008767FE">
                          <w:rPr>
                            <w:b/>
                            <w:color w:val="008000"/>
                          </w:rPr>
                          <w:t></w:t>
                        </w:r>
                        <w:r>
                          <w:rPr>
                            <w:b/>
                            <w:color w:val="008000"/>
                          </w:rPr>
                          <w:t>s a positive evaluation. The more checkmarks the better from our point of view.</w:t>
                        </w:r>
                      </w:p>
                    </w:txbxContent>
                  </v:textbox>
                </v:shape>
                <v:shape id="Text Box 39" o:spid="_x0000_s1033" type="#_x0000_t202" style="position:absolute;width:66294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rSGjxQAA&#10;ANsAAAAPAAAAZHJzL2Rvd25yZXYueG1sRI9Pa8JAFMTvBb/D8oReim6agtToKta00EM9aMXzI/tM&#10;gtm3YXfNn2/fLRR6HGbmN8x6O5hGdOR8bVnB8zwBQVxYXXOp4Pz9MXsF4QOyxsYyKRjJw3YzeVhj&#10;pm3PR+pOoRQRwj5DBVUIbSalLyoy6Oe2JY7e1TqDIUpXSu2wj3DTyDRJFtJgzXGhwpb2FRW3090o&#10;WOTu3h95/5Sf37/w0Jbp5W28KPU4HXYrEIGG8B/+a39qBS9L+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OtIaPFAAAA2wAAAA8AAAAAAAAAAAAAAAAAlwIAAGRycy9k&#10;b3ducmV2LnhtbFBLBQYAAAAABAAEAPUAAACJAwAAAAA=&#10;" stroked="f">
                  <v:textbox inset="0,0,0,0">
                    <w:txbxContent>
                      <w:p w:rsidR="00351616" w:rsidRPr="00560AAB" w:rsidRDefault="00351616" w:rsidP="00456954">
                        <w:pPr>
                          <w:pStyle w:val="Caption"/>
                          <w:rPr>
                            <w:sz w:val="20"/>
                            <w:szCs w:val="20"/>
                          </w:rPr>
                        </w:pPr>
                        <w:r>
                          <w:t xml:space="preserve">Table </w:t>
                        </w:r>
                        <w:r w:rsidR="00F24983">
                          <w:fldChar w:fldCharType="begin"/>
                        </w:r>
                        <w:r w:rsidR="00F24983">
                          <w:instrText xml:space="preserve"> SEQ Table \* ARABIC </w:instrText>
                        </w:r>
                        <w:r w:rsidR="00F24983">
                          <w:fldChar w:fldCharType="separate"/>
                        </w:r>
                        <w:r>
                          <w:rPr>
                            <w:noProof/>
                          </w:rPr>
                          <w:t>1</w:t>
                        </w:r>
                        <w:r w:rsidR="00F24983">
                          <w:rPr>
                            <w:noProof/>
                          </w:rPr>
                          <w:fldChar w:fldCharType="end"/>
                        </w:r>
                        <w:r>
                          <w:t>: Feature comparison of IaaS frameworks</w:t>
                        </w:r>
                      </w:p>
                    </w:txbxContent>
                  </v:textbox>
                </v:shape>
                <w10:wrap type="topAndBottom" anchorx="margin" anchory="margin"/>
              </v:group>
            </w:pict>
          </mc:Fallback>
        </mc:AlternateContent>
      </w:r>
      <w:r w:rsidR="00381478">
        <w:t xml:space="preserve">Nimbus assigns IPs using a </w:t>
      </w:r>
      <w:r w:rsidR="007A2DEF">
        <w:t>DHCP</w:t>
      </w:r>
      <w:r w:rsidR="001B60AD">
        <w:t xml:space="preserve"> </w:t>
      </w:r>
      <w:r w:rsidR="00381478">
        <w:t>server that can be configured in two ways: centralized and lo</w:t>
      </w:r>
      <w:r w:rsidR="007A2DEF">
        <w:t xml:space="preserve">cal. In the first case, </w:t>
      </w:r>
      <w:r w:rsidR="00381478">
        <w:t xml:space="preserve">a </w:t>
      </w:r>
      <w:r w:rsidR="007A2DEF">
        <w:t>DHCP</w:t>
      </w:r>
      <w:r w:rsidR="001B60AD">
        <w:t xml:space="preserve"> </w:t>
      </w:r>
      <w:r w:rsidR="00661F49">
        <w:t xml:space="preserve">service </w:t>
      </w:r>
      <w:r w:rsidR="007A2DEF">
        <w:t xml:space="preserve">is used </w:t>
      </w:r>
      <w:r w:rsidR="00661F49">
        <w:t xml:space="preserve">that </w:t>
      </w:r>
      <w:r w:rsidR="007A2DEF">
        <w:t xml:space="preserve">one </w:t>
      </w:r>
      <w:r w:rsidR="00661F49">
        <w:t>configure</w:t>
      </w:r>
      <w:r w:rsidR="007A2DEF">
        <w:t>s</w:t>
      </w:r>
      <w:r w:rsidR="00661F49">
        <w:t xml:space="preserve"> with Nimbus-specific MAC to IP mappings.</w:t>
      </w:r>
      <w:r w:rsidR="00381478">
        <w:t xml:space="preserve"> In the second case, a</w:t>
      </w:r>
      <w:r w:rsidR="00661F49">
        <w:t xml:space="preserve"> </w:t>
      </w:r>
      <w:r w:rsidR="007A2DEF">
        <w:t>DHCP</w:t>
      </w:r>
      <w:r w:rsidR="001B60AD">
        <w:t xml:space="preserve"> </w:t>
      </w:r>
      <w:r w:rsidR="00381478">
        <w:t>server is installed on every compute</w:t>
      </w:r>
      <w:r w:rsidR="00661F49">
        <w:t xml:space="preserve"> node and automatically configured with the appropriate addresses just before a VM boots. </w:t>
      </w:r>
    </w:p>
    <w:p w:rsidR="00661F49" w:rsidRDefault="00661F49" w:rsidP="00737C3D">
      <w:pPr>
        <w:pStyle w:val="Text"/>
        <w:numPr>
          <w:ilvl w:val="0"/>
          <w:numId w:val="42"/>
        </w:numPr>
      </w:pPr>
      <w:r>
        <w:t>OpenStack support</w:t>
      </w:r>
      <w:r w:rsidR="00184075">
        <w:t>s</w:t>
      </w:r>
      <w:r>
        <w:t xml:space="preserve"> </w:t>
      </w:r>
      <w:r w:rsidR="007A2DEF">
        <w:t xml:space="preserve">two modes of </w:t>
      </w:r>
      <w:r w:rsidR="00884576">
        <w:t xml:space="preserve">managing </w:t>
      </w:r>
      <w:r w:rsidR="007A2DEF">
        <w:t>n</w:t>
      </w:r>
      <w:r w:rsidRPr="00160180">
        <w:t>etwo</w:t>
      </w:r>
      <w:r w:rsidR="00884576">
        <w:t xml:space="preserve">rks for </w:t>
      </w:r>
      <w:r>
        <w:t>virtual machines:</w:t>
      </w:r>
      <w:r w:rsidR="00884576">
        <w:t xml:space="preserve"> f</w:t>
      </w:r>
      <w:r w:rsidRPr="00160180">
        <w:t xml:space="preserve">lat </w:t>
      </w:r>
      <w:r w:rsidR="00884576">
        <w:t>networking and vLAN networking. v</w:t>
      </w:r>
      <w:r w:rsidRPr="00160180">
        <w:t>LAN based netwo</w:t>
      </w:r>
      <w:r w:rsidR="00884576">
        <w:t>rking requires a v</w:t>
      </w:r>
      <w:r w:rsidRPr="00160180">
        <w:t>LAN capable managed sw</w:t>
      </w:r>
      <w:r w:rsidR="00884576">
        <w:t>itch that you can use to setup v</w:t>
      </w:r>
      <w:r w:rsidRPr="00160180">
        <w:t>LANs for your</w:t>
      </w:r>
      <w:r w:rsidR="00884576">
        <w:t xml:space="preserve"> systems. Flat Networking uses L</w:t>
      </w:r>
      <w:r w:rsidRPr="00160180">
        <w:t xml:space="preserve">inux </w:t>
      </w:r>
      <w:r w:rsidR="00184075">
        <w:t>E</w:t>
      </w:r>
      <w:r>
        <w:t xml:space="preserve">thernet bridging </w:t>
      </w:r>
      <w:r w:rsidRPr="00160180">
        <w:t xml:space="preserve">to connect </w:t>
      </w:r>
      <w:r>
        <w:t>multiple compute hosts together.</w:t>
      </w:r>
      <w:r w:rsidR="009366DA">
        <w:t xml:space="preserve"> </w:t>
      </w:r>
    </w:p>
    <w:p w:rsidR="00661F49" w:rsidRDefault="00661F49" w:rsidP="00737C3D">
      <w:pPr>
        <w:pStyle w:val="Text"/>
        <w:numPr>
          <w:ilvl w:val="0"/>
          <w:numId w:val="42"/>
        </w:numPr>
      </w:pPr>
      <w:r>
        <w:t xml:space="preserve">The OpenNebula network </w:t>
      </w:r>
      <w:r w:rsidR="009A716D">
        <w:t>contains the following options</w:t>
      </w:r>
      <w:r>
        <w:t xml:space="preserve">: </w:t>
      </w:r>
      <w:r w:rsidR="009A716D">
        <w:t>host-managed v</w:t>
      </w:r>
      <w:r w:rsidR="00381478">
        <w:t xml:space="preserve">LANs where the </w:t>
      </w:r>
      <w:r>
        <w:t>network access</w:t>
      </w:r>
      <w:r w:rsidR="00381478">
        <w:t xml:space="preserve"> is restricted</w:t>
      </w:r>
      <w:r w:rsidR="009A716D">
        <w:t xml:space="preserve"> through v</w:t>
      </w:r>
      <w:r>
        <w:t>LAN tagging, which also requires sup</w:t>
      </w:r>
      <w:r w:rsidR="00381478">
        <w:t xml:space="preserve">port from the hardware switches; Ebtables to restrict the </w:t>
      </w:r>
      <w:r>
        <w:t>network</w:t>
      </w:r>
      <w:r w:rsidR="00381478">
        <w:t xml:space="preserve"> access through Ebtables rules; and </w:t>
      </w:r>
      <w:r>
        <w:t xml:space="preserve">Open </w:t>
      </w:r>
      <w:r w:rsidR="00381478">
        <w:t>vSwitch to r</w:t>
      </w:r>
      <w:r>
        <w:t>estrict network access with Open vSwitch Virtual Switch.</w:t>
      </w:r>
      <w:r w:rsidR="009366DA">
        <w:t xml:space="preserve"> </w:t>
      </w:r>
    </w:p>
    <w:p w:rsidR="006B4CCB" w:rsidRDefault="006B4CCB" w:rsidP="006B4CCB">
      <w:pPr>
        <w:pStyle w:val="Text"/>
      </w:pPr>
      <w:r w:rsidRPr="006B4CCB">
        <w:rPr>
          <w:b/>
        </w:rPr>
        <w:t>Hypervisors</w:t>
      </w:r>
      <w:r>
        <w:t>. All of the</w:t>
      </w:r>
      <w:r w:rsidR="001E7721">
        <w:t xml:space="preserve"> IaaS frameworks support KVM and XEN</w:t>
      </w:r>
      <w:r w:rsidR="0073297C">
        <w:t xml:space="preserve">, which are the </w:t>
      </w:r>
      <w:r>
        <w:t xml:space="preserve">most popular </w:t>
      </w:r>
      <w:r w:rsidR="0073297C">
        <w:t xml:space="preserve">open source </w:t>
      </w:r>
      <w:r>
        <w:t xml:space="preserve">hypervisors. </w:t>
      </w:r>
      <w:r w:rsidR="00CE6B13">
        <w:t xml:space="preserve">OpenNebula and </w:t>
      </w:r>
      <w:r w:rsidR="001E7721">
        <w:t>Openstack</w:t>
      </w:r>
      <w:r w:rsidR="00CE6B13">
        <w:t xml:space="preserve"> also support VMWare</w:t>
      </w:r>
      <w:r w:rsidR="001E7721">
        <w:t xml:space="preserve">. Eucalyptus </w:t>
      </w:r>
      <w:r w:rsidR="0099344B">
        <w:t>only</w:t>
      </w:r>
      <w:r w:rsidR="001E7721">
        <w:t xml:space="preserve"> supports VMWare in its commercial version. Nimbus does not support VMWare.</w:t>
      </w:r>
      <w:r>
        <w:t xml:space="preserve"> Additionally, OpenStack also supports </w:t>
      </w:r>
      <w:r w:rsidRPr="006B4CCB">
        <w:t>LXC, UML and Microsoft's HyperV.</w:t>
      </w:r>
      <w:r w:rsidR="001E7721">
        <w:t xml:space="preserve"> This makes OpenStack a quite attractive choice for experimenting with different hypervisors</w:t>
      </w:r>
      <w:r w:rsidR="00472C39">
        <w:t xml:space="preserve"> environments.</w:t>
      </w:r>
    </w:p>
    <w:p w:rsidR="00C83639" w:rsidRPr="006B4CCB" w:rsidRDefault="006B4CCB" w:rsidP="002B345C">
      <w:pPr>
        <w:pStyle w:val="Text"/>
      </w:pPr>
      <w:r w:rsidRPr="006B4CCB">
        <w:rPr>
          <w:b/>
        </w:rPr>
        <w:t>Authentication</w:t>
      </w:r>
      <w:r>
        <w:t xml:space="preserve">. All of </w:t>
      </w:r>
      <w:r w:rsidR="00472C39">
        <w:t xml:space="preserve">the IaaS frameworks </w:t>
      </w:r>
      <w:r>
        <w:t xml:space="preserve">support </w:t>
      </w:r>
      <w:r w:rsidRPr="006B4CCB">
        <w:t>X</w:t>
      </w:r>
      <w:r w:rsidR="00AB4573">
        <w:t>.</w:t>
      </w:r>
      <w:r w:rsidRPr="006B4CCB">
        <w:t xml:space="preserve">509 credentials as authentication method for users. OpenStack and OpenNebula also support authentication via LDAP, although </w:t>
      </w:r>
      <w:r w:rsidR="00F310B1">
        <w:t xml:space="preserve">it </w:t>
      </w:r>
      <w:r w:rsidRPr="006B4CCB">
        <w:t>is quite basic. OpenNebula also support ssh rsa keypair and password authentication.</w:t>
      </w:r>
      <w:r w:rsidR="00472C39">
        <w:t xml:space="preserve"> </w:t>
      </w:r>
      <w:r w:rsidR="00F310B1">
        <w:t xml:space="preserve">OpenStack focuses recently on the development of a keystore. </w:t>
      </w:r>
      <w:r w:rsidR="00472C39">
        <w:t xml:space="preserve">Nimbus </w:t>
      </w:r>
      <w:r w:rsidR="00AB328C">
        <w:t>allows interfacing with</w:t>
      </w:r>
      <w:r w:rsidR="00472C39">
        <w:t xml:space="preserve"> existing Grid infrastructure authentication</w:t>
      </w:r>
      <w:r w:rsidR="00AB328C">
        <w:t xml:space="preserve"> frameworks</w:t>
      </w:r>
      <w:r w:rsidR="00472C39">
        <w:t>.</w:t>
      </w:r>
    </w:p>
    <w:p w:rsidR="00E94AE6" w:rsidRDefault="00774FD4" w:rsidP="00E14E35">
      <w:pPr>
        <w:pStyle w:val="Heading1"/>
      </w:pPr>
      <w:r>
        <w:t>Overview of selected PaaS Frameworks</w:t>
      </w:r>
    </w:p>
    <w:p w:rsidR="00774FD4" w:rsidRDefault="00774FD4" w:rsidP="00E14E35">
      <w:pPr>
        <w:pStyle w:val="Heading2"/>
      </w:pPr>
      <w:r>
        <w:t>Platform as a Service</w:t>
      </w:r>
    </w:p>
    <w:p w:rsidR="003F1FB9" w:rsidRPr="003F1FB9" w:rsidRDefault="00EF5E33" w:rsidP="003C5B61">
      <w:pPr>
        <w:pStyle w:val="Text"/>
      </w:pPr>
      <w:r>
        <w:t>Platform as a Service (</w:t>
      </w:r>
      <w:r w:rsidR="003C5B61">
        <w:t>PaaS</w:t>
      </w:r>
      <w:r>
        <w:t xml:space="preserve">) </w:t>
      </w:r>
      <w:r w:rsidR="00B62507">
        <w:t>offer</w:t>
      </w:r>
      <w:r w:rsidR="003A1D9D">
        <w:t>s higher-level services</w:t>
      </w:r>
      <w:r>
        <w:t xml:space="preserve"> to the users</w:t>
      </w:r>
      <w:r w:rsidR="003A1D9D">
        <w:t xml:space="preserve"> that</w:t>
      </w:r>
      <w:r>
        <w:t xml:space="preserve"> focus on the delivery of a “platform” </w:t>
      </w:r>
      <w:r w:rsidR="00CB23F7">
        <w:t xml:space="preserve">to develop </w:t>
      </w:r>
      <w:r w:rsidR="000D227D">
        <w:t xml:space="preserve">and reuse advanced </w:t>
      </w:r>
      <w:r w:rsidR="00CB23F7">
        <w:t>services</w:t>
      </w:r>
      <w:r w:rsidR="000D227D">
        <w:t>.</w:t>
      </w:r>
      <w:r>
        <w:t>. Hence</w:t>
      </w:r>
      <w:r w:rsidR="003F1FB9">
        <w:t>, developers can build</w:t>
      </w:r>
      <w:r w:rsidR="003F1FB9" w:rsidRPr="003F1FB9">
        <w:t xml:space="preserve"> applications without installing any tools on their computer and deploy those applications without </w:t>
      </w:r>
      <w:r w:rsidR="003F1FB9">
        <w:t xml:space="preserve">worrying about </w:t>
      </w:r>
      <w:r w:rsidR="003C5B61">
        <w:t>system administration tasks.</w:t>
      </w:r>
      <w:r w:rsidR="0083073E">
        <w:t xml:space="preserve"> On FutureGrid we </w:t>
      </w:r>
      <w:r w:rsidR="007B1AD7">
        <w:t>provide</w:t>
      </w:r>
      <w:r w:rsidR="0083073E">
        <w:t xml:space="preserve"> Hadoop and Twister to our users as they provide popular choices in the community. Twister is a product developed at </w:t>
      </w:r>
      <w:r w:rsidR="007B1AD7">
        <w:t>Indiana University (</w:t>
      </w:r>
      <w:r w:rsidR="0083073E">
        <w:t>IU</w:t>
      </w:r>
      <w:r w:rsidR="007B1AD7">
        <w:t>)</w:t>
      </w:r>
      <w:r w:rsidR="0083073E">
        <w:t xml:space="preserve"> and used as part of courses taught within the university. This also explains why it is so frequently requested as part of the project registration.</w:t>
      </w:r>
      <w:r w:rsidR="000D227D">
        <w:t xml:space="preserve"> </w:t>
      </w:r>
    </w:p>
    <w:p w:rsidR="00FB2B06" w:rsidRDefault="003C0440" w:rsidP="00E14E35">
      <w:pPr>
        <w:pStyle w:val="Heading1"/>
      </w:pPr>
      <w:r>
        <w:t>Supported</w:t>
      </w:r>
      <w:r w:rsidR="00FB2B06">
        <w:t xml:space="preserve"> IaaS and PaaS Frameworks in FutureGrid</w:t>
      </w:r>
    </w:p>
    <w:p w:rsidR="005518E6" w:rsidRDefault="00F2044C" w:rsidP="00F2044C">
      <w:pPr>
        <w:pStyle w:val="Text"/>
      </w:pPr>
      <w:r>
        <w:t xml:space="preserve">As already outlined in Section </w:t>
      </w:r>
      <w:r>
        <w:fldChar w:fldCharType="begin"/>
      </w:r>
      <w:r>
        <w:instrText xml:space="preserve"> REF _Ref188083780 \r \h </w:instrText>
      </w:r>
      <w:r>
        <w:fldChar w:fldCharType="separate"/>
      </w:r>
      <w:r w:rsidR="008E7429">
        <w:t>II</w:t>
      </w:r>
      <w:r>
        <w:fldChar w:fldCharType="end"/>
      </w:r>
      <w:r>
        <w:t xml:space="preserve"> </w:t>
      </w:r>
      <w:r w:rsidR="003C0440">
        <w:t>FutureGrid provides</w:t>
      </w:r>
      <w:r>
        <w:t xml:space="preserve"> at this time</w:t>
      </w:r>
      <w:r w:rsidR="003C0440">
        <w:t xml:space="preserve"> Nimbus, OpenStack</w:t>
      </w:r>
      <w:r w:rsidR="00103C67">
        <w:t>,</w:t>
      </w:r>
      <w:r w:rsidR="003C0440">
        <w:t xml:space="preserve"> and </w:t>
      </w:r>
      <w:r>
        <w:t>Eucalyptus</w:t>
      </w:r>
      <w:r w:rsidR="00080427">
        <w:t xml:space="preserve"> on various resources</w:t>
      </w:r>
      <w:r>
        <w:t xml:space="preserve">. </w:t>
      </w:r>
      <w:r w:rsidR="00080427">
        <w:t xml:space="preserve">However, </w:t>
      </w:r>
      <w:r w:rsidR="0083073E">
        <w:t xml:space="preserve">We also experimented </w:t>
      </w:r>
      <w:r>
        <w:t>with an OpenStack installation with great success.</w:t>
      </w:r>
      <w:r w:rsidR="00080427">
        <w:t xml:space="preserve"> At this time Nimbus is our preferred IaaS framework due to its easy install, the stability, and</w:t>
      </w:r>
      <w:r w:rsidR="001E23E5">
        <w:t xml:space="preserve"> </w:t>
      </w:r>
      <w:r w:rsidR="00080427">
        <w:t>the support that is provided while including the authors of the Nimbus project as funded partners</w:t>
      </w:r>
      <w:r w:rsidR="001E23E5">
        <w:t xml:space="preserve"> into the FutureGrid Project</w:t>
      </w:r>
      <w:r w:rsidR="00080427">
        <w:t xml:space="preserve">. This has a positive impact in support </w:t>
      </w:r>
      <w:r w:rsidR="001E23E5">
        <w:t xml:space="preserve">questions, </w:t>
      </w:r>
      <w:r w:rsidR="00080427">
        <w:t>but also in the development of features motivated by FutureGrid. As part of our PaaS offerings</w:t>
      </w:r>
      <w:r w:rsidR="00A63834">
        <w:t>,</w:t>
      </w:r>
      <w:r w:rsidR="00080427">
        <w:t xml:space="preserve"> we prov</w:t>
      </w:r>
      <w:r w:rsidR="00000B6D">
        <w:t>ide various ways of running Hado</w:t>
      </w:r>
      <w:r w:rsidR="00080427">
        <w:t xml:space="preserve">op on FG. This </w:t>
      </w:r>
      <w:r w:rsidR="00000B6D">
        <w:t>is achieved by either using Hado</w:t>
      </w:r>
      <w:r w:rsidR="00080427">
        <w:t xml:space="preserve">op as part of the virtualized environment or exposing it through the queuing system </w:t>
      </w:r>
      <w:r w:rsidR="00A63834">
        <w:t xml:space="preserve">via </w:t>
      </w:r>
      <w:r w:rsidR="00080427">
        <w:t>myHadoop</w:t>
      </w:r>
      <w:r w:rsidR="004B65F6">
        <w:t xml:space="preserve"> </w:t>
      </w:r>
      <w:r w:rsidR="007C4662">
        <w:fldChar w:fldCharType="begin"/>
      </w:r>
      <w:r w:rsidR="007C4662">
        <w:instrText xml:space="preserve"> ADDIN EN.CITE &lt;EndNote&gt;&lt;Cite&gt;&lt;Author&gt;Krishnan&lt;/Author&gt;&lt;Year&gt;2012&lt;/Year&gt;&lt;RecNum&gt;25&lt;/RecNum&gt;&lt;IDText&gt;www-myhadoop&lt;/IDText&gt;&lt;DisplayText&gt;[11]&lt;/DisplayText&gt;&lt;record&gt;&lt;rec-number&gt;25&lt;/rec-number&gt;&lt;foreign-keys&gt;&lt;key app="EN" db-id="20tw5svdats2a8eztp7vdxsj29reespatr0r"&gt;25&lt;/key&gt;&lt;/foreign-keys&gt;&lt;ref-type name="Web Page"&gt;12&lt;/ref-type&gt;&lt;contributors&gt;&lt;authors&gt;&lt;author&gt;Sriram Krishnan&lt;/author&gt;&lt;author&gt;Shava Smallen&lt;/author&gt;&lt;/authors&gt;&lt;/contributors&gt;&lt;titles&gt;&lt;title&gt;myHadoop&lt;/title&gt;&lt;/titles&gt;&lt;dates&gt;&lt;year&gt;2012&lt;/year&gt;&lt;/dates&gt;&lt;label&gt;www-myhadoop&lt;/label&gt;&lt;urls&gt;&lt;related-urls&gt;&lt;url&gt;http://sourceforge.net/projects/myhadoop/&lt;/url&gt;&lt;/related-urls&gt;&lt;/urls&gt;&lt;/record&gt;&lt;/Cite&gt;&lt;/EndNote&gt;</w:instrText>
      </w:r>
      <w:r w:rsidR="007C4662">
        <w:fldChar w:fldCharType="separate"/>
      </w:r>
      <w:r w:rsidR="007C4662">
        <w:rPr>
          <w:noProof/>
        </w:rPr>
        <w:t>[</w:t>
      </w:r>
      <w:hyperlink w:anchor="_ENREF_11" w:tooltip="Krishnan, 2012 #25" w:history="1">
        <w:r w:rsidR="001E49FC">
          <w:rPr>
            <w:noProof/>
          </w:rPr>
          <w:t>11</w:t>
        </w:r>
      </w:hyperlink>
      <w:r w:rsidR="007C4662">
        <w:rPr>
          <w:noProof/>
        </w:rPr>
        <w:t>]</w:t>
      </w:r>
      <w:r w:rsidR="007C4662">
        <w:fldChar w:fldCharType="end"/>
      </w:r>
      <w:r w:rsidR="00080427">
        <w:t xml:space="preserve">. Twister </w:t>
      </w:r>
      <w:r w:rsidR="00EB7147">
        <w:fldChar w:fldCharType="begin"/>
      </w:r>
      <w:r w:rsidR="001E49FC">
        <w:instrText xml:space="preserve"> ADDIN EN.CITE &lt;EndNote&gt;&lt;Cite ExcludeAuth="1"&gt;&lt;Year&gt;2012&lt;/Year&gt;&lt;RecNum&gt;26&lt;/RecNum&gt;&lt;IDText&gt;www-twister&lt;/IDText&gt;&lt;DisplayText&gt;[12]&lt;/DisplayText&gt;&lt;record&gt;&lt;rec-number&gt;26&lt;/rec-number&gt;&lt;foreign-keys&gt;&lt;key app="EN" db-id="20tw5svdats2a8eztp7vdxsj29reespatr0r"&gt;26&lt;/key&gt;&lt;/foreign-keys&gt;&lt;ref-type name="Web Page"&gt;12&lt;/ref-type&gt;&lt;contributors&gt;&lt;/contributors&gt;&lt;titles&gt;&lt;title&gt;Twister&lt;/title&gt;&lt;/titles&gt;&lt;dates&gt;&lt;year&gt;2012&lt;/year&gt;&lt;/dates&gt;&lt;label&gt;www-twister&lt;/label&gt;&lt;urls&gt;&lt;related-urls&gt;&lt;url&gt;http://www.iterativemapreduce.org/&lt;/url&gt;&lt;/related-urls&gt;&lt;/urls&gt;&lt;/record&gt;&lt;/Cite&gt;&lt;/EndNote&gt;</w:instrText>
      </w:r>
      <w:r w:rsidR="00EB7147">
        <w:fldChar w:fldCharType="separate"/>
      </w:r>
      <w:r w:rsidR="001E49FC">
        <w:rPr>
          <w:noProof/>
        </w:rPr>
        <w:t>[</w:t>
      </w:r>
      <w:hyperlink w:anchor="_ENREF_12" w:tooltip=", 2012 #26" w:history="1">
        <w:r w:rsidR="001E49FC">
          <w:rPr>
            <w:noProof/>
          </w:rPr>
          <w:t>12</w:t>
        </w:r>
      </w:hyperlink>
      <w:r w:rsidR="001E49FC">
        <w:rPr>
          <w:noProof/>
        </w:rPr>
        <w:t>]</w:t>
      </w:r>
      <w:r w:rsidR="00EB7147">
        <w:fldChar w:fldCharType="end"/>
      </w:r>
      <w:r w:rsidR="007C4662">
        <w:t xml:space="preserve"> </w:t>
      </w:r>
      <w:r w:rsidR="00080427">
        <w:t>is contributed through community efforts</w:t>
      </w:r>
      <w:r w:rsidR="003C675F">
        <w:t xml:space="preserve"> by IU</w:t>
      </w:r>
      <w:r w:rsidR="00080427">
        <w:t xml:space="preserve">. </w:t>
      </w:r>
    </w:p>
    <w:p w:rsidR="005518E6" w:rsidRDefault="005518E6" w:rsidP="005518E6">
      <w:pPr>
        <w:pStyle w:val="Heading2"/>
      </w:pPr>
      <w:r>
        <w:t>Unicore and Genesis II</w:t>
      </w:r>
    </w:p>
    <w:p w:rsidR="005518E6" w:rsidRDefault="00080427" w:rsidP="00F2044C">
      <w:pPr>
        <w:pStyle w:val="Text"/>
      </w:pPr>
      <w:r>
        <w:t>Additionally, services such as Unicore and Genesis II are available as part of the HPC services.</w:t>
      </w:r>
      <w:r w:rsidR="0083073E">
        <w:t xml:space="preserve"> </w:t>
      </w:r>
    </w:p>
    <w:p w:rsidR="005518E6" w:rsidRDefault="005518E6" w:rsidP="005518E6">
      <w:pPr>
        <w:pStyle w:val="Heading2"/>
      </w:pPr>
      <w:r>
        <w:t>Globus</w:t>
      </w:r>
    </w:p>
    <w:p w:rsidR="00135A53" w:rsidRDefault="0083073E" w:rsidP="00345AC8">
      <w:pPr>
        <w:pStyle w:val="Text"/>
      </w:pPr>
      <w:r>
        <w:t xml:space="preserve">Originally we expected that the demand for Globus </w:t>
      </w:r>
      <w:r w:rsidR="00EB7147">
        <w:fldChar w:fldCharType="begin"/>
      </w:r>
      <w:r w:rsidR="001E49FC">
        <w:instrText xml:space="preserve"> ADDIN EN.CITE &lt;EndNote&gt;&lt;Cite ExcludeAuth="1" ExcludeYear="1"&gt;&lt;RecNum&gt;18&lt;/RecNum&gt;&lt;IDText&gt;www-globus&lt;/IDText&gt;&lt;DisplayText&gt;[13]&lt;/DisplayText&gt;&lt;record&gt;&lt;rec-number&gt;18&lt;/rec-number&gt;&lt;foreign-keys&gt;&lt;key app="EN" db-id="20tw5svdats2a8eztp7vdxsj29reespatr0r"&gt;18&lt;/key&gt;&lt;/foreign-keys&gt;&lt;ref-type name="Journal Article"&gt;17&lt;/ref-type&gt;&lt;contributors&gt;&lt;/contributors&gt;&lt;titles&gt;&lt;title&gt;Globus Project&lt;/title&gt;&lt;/titles&gt;&lt;dates&gt;&lt;/dates&gt;&lt;label&gt;www-globus&lt;/label&gt;&lt;urls&gt;&lt;related-urls&gt;&lt;url&gt;http://www.globus.org&lt;/url&gt;&lt;/related-urls&gt;&lt;/urls&gt;&lt;/record&gt;&lt;/Cite&gt;&lt;/EndNote&gt;</w:instrText>
      </w:r>
      <w:r w:rsidR="00EB7147">
        <w:fldChar w:fldCharType="separate"/>
      </w:r>
      <w:r w:rsidR="001E49FC">
        <w:rPr>
          <w:noProof/>
        </w:rPr>
        <w:t>[</w:t>
      </w:r>
      <w:hyperlink w:anchor="_ENREF_13" w:tooltip=",  #18" w:history="1">
        <w:r w:rsidR="001E49FC">
          <w:rPr>
            <w:noProof/>
          </w:rPr>
          <w:t>13</w:t>
        </w:r>
      </w:hyperlink>
      <w:r w:rsidR="001E49FC">
        <w:rPr>
          <w:noProof/>
        </w:rPr>
        <w:t>]</w:t>
      </w:r>
      <w:r w:rsidR="00EB7147">
        <w:fldChar w:fldCharType="end"/>
      </w:r>
      <w:r w:rsidR="007C4662">
        <w:t xml:space="preserve"> </w:t>
      </w:r>
      <w:r>
        <w:t xml:space="preserve">would be higher than what we currently see. However, this is explainable due to the following factors: a) Globus demand has been shrinking </w:t>
      </w:r>
      <w:r w:rsidR="00280245">
        <w:t>b</w:t>
      </w:r>
      <w:r w:rsidR="00A160D2">
        <w:t xml:space="preserve">ecause </w:t>
      </w:r>
      <w:r>
        <w:t>many new projects investigate cloud technologies instead of using Grid toolkits</w:t>
      </w:r>
      <w:r w:rsidR="00280245">
        <w:t>; and</w:t>
      </w:r>
      <w:r>
        <w:t xml:space="preserve"> </w:t>
      </w:r>
      <w:r w:rsidR="00A160D2">
        <w:t>b</w:t>
      </w:r>
      <w:r>
        <w:t xml:space="preserve">) Grid services have been offered in stable form as part of OSG and XSEDE and thus the demand within a testbed is </w:t>
      </w:r>
      <w:r w:rsidR="00280245">
        <w:t>small as sufficient resources are available to experiment with such systems in production environments</w:t>
      </w:r>
      <w:r>
        <w:t xml:space="preserve">. Projects that requested Globus include the SAGA team to investigate interoperability, the EMI project, and the Pegasus Project. </w:t>
      </w:r>
      <w:r w:rsidR="00306F1D">
        <w:t xml:space="preserve">Nevertheless, only </w:t>
      </w:r>
      <w:r>
        <w:t xml:space="preserve">the later has </w:t>
      </w:r>
      <w:r w:rsidR="00306F1D">
        <w:t xml:space="preserve">actively </w:t>
      </w:r>
      <w:r>
        <w:t xml:space="preserve">requested a real </w:t>
      </w:r>
      <w:r w:rsidR="00306F1D">
        <w:t>permanent</w:t>
      </w:r>
      <w:r>
        <w:t xml:space="preserve"> Globus </w:t>
      </w:r>
      <w:r w:rsidR="00306F1D">
        <w:t xml:space="preserve">infrastructure </w:t>
      </w:r>
      <w:r>
        <w:t xml:space="preserve">on bare metal </w:t>
      </w:r>
      <w:r w:rsidR="00306F1D">
        <w:t>resources</w:t>
      </w:r>
      <w:r>
        <w:t xml:space="preserve">. The other projects have indicated that their needs can be fulfilled by </w:t>
      </w:r>
      <w:r>
        <w:rPr>
          <w:i/>
        </w:rPr>
        <w:t>raining</w:t>
      </w:r>
      <w:r>
        <w:t xml:space="preserve"> Globus onto a server based on images that are managed by </w:t>
      </w:r>
      <w:r w:rsidR="005518E6">
        <w:t>the</w:t>
      </w:r>
      <w:r w:rsidR="00280245">
        <w:t xml:space="preserve"> projects </w:t>
      </w:r>
      <w:r w:rsidR="00176ECC">
        <w:t>themselves</w:t>
      </w:r>
      <w:r>
        <w:t xml:space="preserve">. </w:t>
      </w:r>
      <w:r w:rsidR="005518E6">
        <w:t xml:space="preserve">Furthermore, we observe that the Globus project has moved over the last year to deliver package based installs that make such deployments easy. We had only one additional user that requested not the installation of Globus, but the installation of GridFTP to more easily move files along. </w:t>
      </w:r>
      <w:r w:rsidR="00BC1406">
        <w:t>T</w:t>
      </w:r>
      <w:r w:rsidR="005518E6">
        <w:t xml:space="preserve">his request could be satisfied while using the CoG Kit </w:t>
      </w:r>
      <w:r w:rsidR="00EB7147">
        <w:rPr>
          <w:sz w:val="18"/>
          <w:szCs w:val="18"/>
        </w:rPr>
        <w:fldChar w:fldCharType="begin"/>
      </w:r>
      <w:r w:rsidR="001E49FC">
        <w:rPr>
          <w:sz w:val="18"/>
          <w:szCs w:val="18"/>
        </w:rPr>
        <w:instrText xml:space="preserve"> ADDIN EN.CITE &lt;EndNote&gt;&lt;Cite&gt;&lt;Author&gt;von Laszewski&lt;/Author&gt;&lt;Year&gt;2001&lt;/Year&gt;&lt;RecNum&gt;261&lt;/RecNum&gt;&lt;IDText&gt;las01cog-concurency&lt;/IDText&gt;&lt;DisplayText&gt;[14]&lt;/DisplayText&gt;&lt;record&gt;&lt;rec-number&gt;261&lt;/rec-number&gt;&lt;foreign-keys&gt;&lt;key app="EN" db-id="tfds52wxtdrwfoetrz1va9eqpaztr9ezwva0"&gt;261&lt;/key&gt;&lt;/foreign-keys&gt;&lt;ref-type name="Journal Article"&gt;17&lt;/ref-type&gt;&lt;contributors&gt;&lt;authors&gt;&lt;author&gt;von Laszewski, Gregor&lt;/author&gt;&lt;author&gt;Foster, Ian&lt;/author&gt;&lt;author&gt;Gawor, Jarek&lt;/author&gt;&lt;author&gt;Lane, Peter&lt;/author&gt;&lt;/authors&gt;&lt;/contributors&gt;&lt;titles&gt;&lt;title&gt;A Java Commodity Grid Kit&lt;/title&gt;&lt;secondary-title&gt;Concurrency and Computation: Practice and Experience&lt;/secondary-title&gt;&lt;/titles&gt;&lt;pages&gt;643-662&lt;/pages&gt;&lt;volume&gt;13&lt;/volume&gt;&lt;number&gt;8-9&lt;/number&gt;&lt;dates&gt;&lt;year&gt;2001&lt;/year&gt;&lt;/dates&gt;&lt;label&gt;las01cog-concurency&lt;/label&gt;&lt;urls&gt;&lt;/urls&gt;&lt;custom3&gt;article&lt;/custom3&gt;&lt;/record&gt;&lt;/Cite&gt;&lt;/EndNote&gt;</w:instrText>
      </w:r>
      <w:r w:rsidR="00EB7147">
        <w:rPr>
          <w:sz w:val="18"/>
          <w:szCs w:val="18"/>
        </w:rPr>
        <w:fldChar w:fldCharType="separate"/>
      </w:r>
      <w:r w:rsidR="001E49FC">
        <w:rPr>
          <w:noProof/>
          <w:sz w:val="18"/>
          <w:szCs w:val="18"/>
        </w:rPr>
        <w:t>[</w:t>
      </w:r>
      <w:hyperlink w:anchor="_ENREF_14" w:tooltip="von Laszewski, 2001 #261" w:history="1">
        <w:r w:rsidR="001E49FC">
          <w:rPr>
            <w:noProof/>
            <w:sz w:val="18"/>
            <w:szCs w:val="18"/>
          </w:rPr>
          <w:t>14</w:t>
        </w:r>
      </w:hyperlink>
      <w:r w:rsidR="001E49FC">
        <w:rPr>
          <w:noProof/>
          <w:sz w:val="18"/>
          <w:szCs w:val="18"/>
        </w:rPr>
        <w:t>]</w:t>
      </w:r>
      <w:r w:rsidR="00EB7147">
        <w:rPr>
          <w:sz w:val="18"/>
          <w:szCs w:val="18"/>
        </w:rPr>
        <w:fldChar w:fldCharType="end"/>
      </w:r>
      <w:r w:rsidR="007C4662">
        <w:rPr>
          <w:sz w:val="18"/>
          <w:szCs w:val="18"/>
        </w:rPr>
        <w:t xml:space="preserve"> </w:t>
      </w:r>
      <w:r w:rsidR="005518E6">
        <w:t>and abstracting the need for moving data</w:t>
      </w:r>
      <w:r w:rsidR="00280245">
        <w:t xml:space="preserve"> away from a protocol dependency</w:t>
      </w:r>
      <w:r w:rsidR="005518E6">
        <w:t>. Interoperability projects would be entirely served by a virtual Globus installation on images via rain</w:t>
      </w:r>
      <w:r w:rsidR="00135A53">
        <w:t xml:space="preserve"> (see Section </w:t>
      </w:r>
      <w:r w:rsidR="00135A53">
        <w:fldChar w:fldCharType="begin"/>
      </w:r>
      <w:r w:rsidR="00135A53">
        <w:instrText xml:space="preserve"> REF _Ref192842472 \r \h </w:instrText>
      </w:r>
      <w:r w:rsidR="00135A53">
        <w:fldChar w:fldCharType="separate"/>
      </w:r>
      <w:r w:rsidR="008E7429">
        <w:t>VII</w:t>
      </w:r>
      <w:r w:rsidR="00135A53">
        <w:fldChar w:fldCharType="end"/>
      </w:r>
      <w:r w:rsidR="00135A53">
        <w:t>)</w:t>
      </w:r>
      <w:r w:rsidR="005518E6">
        <w:t>. In many of these cases even bare-metal access is not needed. In fact such use cases benefit from the ability to start up many Globus services to as part of the development of advanced workflows that are researched by the community.</w:t>
      </w:r>
    </w:p>
    <w:p w:rsidR="00135A53" w:rsidRDefault="00135A53" w:rsidP="00345AC8">
      <w:pPr>
        <w:pStyle w:val="Text"/>
      </w:pPr>
      <w:r>
        <w:t xml:space="preserve">At this time we are not supporting any other PaaS such as messaging queues or hosted databases. However, we </w:t>
      </w:r>
      <w:r w:rsidR="0042495D">
        <w:t xml:space="preserve">intend to </w:t>
      </w:r>
      <w:r>
        <w:t>adapt our strategies based on evaluating user requests with available support capabilities.</w:t>
      </w:r>
    </w:p>
    <w:p w:rsidR="00135A53" w:rsidRDefault="00135A53" w:rsidP="00135A53">
      <w:pPr>
        <w:pStyle w:val="Heading1"/>
      </w:pPr>
      <w:bookmarkStart w:id="4" w:name="_Ref192842472"/>
      <w:r>
        <w:t>RAINING</w:t>
      </w:r>
      <w:bookmarkEnd w:id="4"/>
    </w:p>
    <w:p w:rsidR="00135A53" w:rsidRDefault="00135A53" w:rsidP="00135A53">
      <w:pPr>
        <w:pStyle w:val="Text"/>
      </w:pPr>
      <w:r>
        <w:t>Due to the variety of services and limited resources provided in FG</w:t>
      </w:r>
      <w:r w:rsidR="00EB38EF">
        <w:t>,</w:t>
      </w:r>
      <w:r>
        <w:t xml:space="preserve"> it is necessary to enable a mechanism to provision needed services onto resources. This includes also the assignment of resources to different IaaS or PaaS frameworks. We have developed</w:t>
      </w:r>
      <w:r w:rsidR="00EB38EF">
        <w:t>,</w:t>
      </w:r>
      <w:r>
        <w:t xml:space="preserve"> as first step to address this challenge</w:t>
      </w:r>
      <w:r w:rsidR="00EB38EF">
        <w:t>,</w:t>
      </w:r>
      <w:r>
        <w:t xml:space="preserve"> a sophisticated image management toolkit that allows us to not only provision virtual machines, but also provision directly onto bare-metal. </w:t>
      </w:r>
      <w:r w:rsidR="00FE4113">
        <w:t>Thus,</w:t>
      </w:r>
      <w:r>
        <w:t xml:space="preserve"> we use the term </w:t>
      </w:r>
      <w:r w:rsidRPr="008F7CC4">
        <w:rPr>
          <w:i/>
        </w:rPr>
        <w:t>rainin</w:t>
      </w:r>
      <w:r>
        <w:rPr>
          <w:i/>
        </w:rPr>
        <w:t>g</w:t>
      </w:r>
      <w:r>
        <w:t xml:space="preserve"> to indicate that we can place arbitrary software stack onto a resource. The toolkit to do so is called </w:t>
      </w:r>
      <w:r w:rsidRPr="008F7CC4">
        <w:rPr>
          <w:i/>
        </w:rPr>
        <w:t>rain</w:t>
      </w:r>
      <w:r>
        <w:t>.</w:t>
      </w:r>
    </w:p>
    <w:p w:rsidR="00181650" w:rsidRDefault="00FE4113" w:rsidP="00181650">
      <w:pPr>
        <w:pStyle w:val="Text"/>
      </w:pPr>
      <w:r>
        <w:rPr>
          <w:i/>
        </w:rPr>
        <w:t>R</w:t>
      </w:r>
      <w:r w:rsidR="00135A53" w:rsidRPr="008F7CC4">
        <w:rPr>
          <w:i/>
        </w:rPr>
        <w:t>ain</w:t>
      </w:r>
      <w:r w:rsidR="00135A53">
        <w:t xml:space="preserve"> makes it possible to compare the benefits of IaaS, PaaS performance issues, as well as evaluating which applications can benefit from such environments and how they must be efficiently configured. </w:t>
      </w:r>
      <w:r w:rsidR="00304DB6">
        <w:t xml:space="preserve">As part of this process, we allow the generation of abstract images and </w:t>
      </w:r>
      <w:r w:rsidR="00CE4393">
        <w:t>universal</w:t>
      </w:r>
      <w:r w:rsidR="00304DB6">
        <w:t xml:space="preserve"> image registration with the various infrastructures including Nimbus, Eucalyptus, OpenNebula, OpenStack, but als</w:t>
      </w:r>
      <w:r w:rsidR="00CE4393">
        <w:t>o</w:t>
      </w:r>
      <w:r w:rsidR="00304DB6">
        <w:t xml:space="preserve"> bare-metal via the HPC services. This complex process is described in more detail in </w:t>
      </w:r>
      <w:r w:rsidR="00154693">
        <w:fldChar w:fldCharType="begin"/>
      </w:r>
      <w:r w:rsidR="001E49FC">
        <w:instrText xml:space="preserve"> ADDIN EN.CITE &lt;EndNote&gt;&lt;Cite&gt;&lt;Author&gt;Diaz&lt;/Author&gt;&lt;Year&gt;2012&lt;/Year&gt;&lt;RecNum&gt;343&lt;/RecNum&gt;&lt;IDText&gt;las12-image-management&lt;/IDText&gt;&lt;DisplayText&gt;[15]&lt;/DisplayText&gt;&lt;record&gt;&lt;rec-number&gt;343&lt;/rec-number&gt;&lt;foreign-keys&gt;&lt;key app="EN" db-id="tfds52wxtdrwfoetrz1va9eqpaztr9ezwva0"&gt;343&lt;/key&gt;&lt;/foreign-keys&gt;&lt;ref-type name="Report"&gt;27&lt;/ref-type&gt;&lt;contributors&gt;&lt;authors&gt;&lt;author&gt;Javier Diaz&lt;/author&gt;&lt;author&gt;Gregor von Laszewski&lt;/author&gt;&lt;author&gt;Fugang Wang&lt;/author&gt;&lt;author&gt;Geoffrey Fox&lt;/author&gt;&lt;/authors&gt;&lt;/contributors&gt;&lt;titles&gt;&lt;title&gt; Abstract Image Management and Universal Image Registration for Cloud and HPC Infrastructures &lt;/title&gt;&lt;/titles&gt;&lt;dates&gt;&lt;year&gt;2012&lt;/year&gt;&lt;pub-dates&gt;&lt;date&gt;03/2012&lt;/date&gt;&lt;/pub-dates&gt;&lt;/dates&gt;&lt;publisher&gt;Pervasive Technology Institute, Indiana University, Paper Draft&lt;/publisher&gt;&lt;label&gt;las12-image-management&lt;/label&gt;&lt;urls&gt;&lt;related-urls&gt;&lt;url&gt;http://cyberaide.googlecode.com/svn/trunk/papers/a-draft/draft-11-imagemanagement/draft-11-imagemanagement.pdf&lt;/url&gt;&lt;/related-urls&gt;&lt;/urls&gt;&lt;custom6&gt;March&lt;/custom6&gt;&lt;/record&gt;&lt;/Cite&gt;&lt;/EndNote&gt;</w:instrText>
      </w:r>
      <w:r w:rsidR="00154693">
        <w:fldChar w:fldCharType="separate"/>
      </w:r>
      <w:r w:rsidR="001E49FC">
        <w:rPr>
          <w:noProof/>
        </w:rPr>
        <w:t>[</w:t>
      </w:r>
      <w:hyperlink w:anchor="_ENREF_15" w:tooltip="Diaz, 2012 #343" w:history="1">
        <w:r w:rsidR="001E49FC">
          <w:rPr>
            <w:noProof/>
          </w:rPr>
          <w:t>15</w:t>
        </w:r>
      </w:hyperlink>
      <w:r w:rsidR="001E49FC">
        <w:rPr>
          <w:noProof/>
        </w:rPr>
        <w:t>]</w:t>
      </w:r>
      <w:r w:rsidR="00154693">
        <w:fldChar w:fldCharType="end"/>
      </w:r>
      <w:r w:rsidR="00476FAF">
        <w:t>.</w:t>
      </w:r>
      <w:r w:rsidR="00CE4393">
        <w:t xml:space="preserve"> It is one of the unique features about FutureGrid to provide an essential component to make comparisons between the different infrastructures more easily possible. Our toolkit rain is tasked with simplifying the full life cycle of the image management process</w:t>
      </w:r>
      <w:r w:rsidR="005A4918" w:rsidRPr="005A4918">
        <w:t xml:space="preserve"> in FG. It involves the process of creating, customizing, storing, sharing and deploying images for different FG environments. One important feature in our image management design is that we are not simply storing an image but rather focus on the way an image is created through templating. Thus it </w:t>
      </w:r>
      <w:r w:rsidR="00B87356">
        <w:t>will be</w:t>
      </w:r>
      <w:r w:rsidR="005A4918" w:rsidRPr="005A4918">
        <w:t xml:space="preserve"> possible at any time to regenerate an image based on the template that is used to install the software stack onto a bare operating system. In this way, we can optimize the use of the storage resources. </w:t>
      </w:r>
    </w:p>
    <w:p w:rsidR="00E20BF0" w:rsidRPr="00A34F36" w:rsidRDefault="00C46BF8" w:rsidP="00181650">
      <w:pPr>
        <w:pStyle w:val="Text"/>
      </w:pPr>
      <w:r>
        <w:rPr>
          <w:noProof/>
        </w:rPr>
        <mc:AlternateContent>
          <mc:Choice Requires="wps">
            <w:drawing>
              <wp:anchor distT="0" distB="0" distL="114300" distR="114300" simplePos="0" relativeHeight="251658246" behindDoc="0" locked="0" layoutInCell="1" allowOverlap="1" wp14:anchorId="5FF52C7A" wp14:editId="58E33DCF">
                <wp:simplePos x="0" y="0"/>
                <wp:positionH relativeFrom="column">
                  <wp:posOffset>3381375</wp:posOffset>
                </wp:positionH>
                <wp:positionV relativeFrom="paragraph">
                  <wp:posOffset>-908685</wp:posOffset>
                </wp:positionV>
                <wp:extent cx="3352800" cy="23622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352800" cy="2362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351616" w:rsidRDefault="00351616" w:rsidP="00C46BF8">
                            <w:pPr>
                              <w:pStyle w:val="Text"/>
                              <w:keepNext/>
                              <w:ind w:firstLine="0"/>
                            </w:pPr>
                            <w:r>
                              <w:rPr>
                                <w:noProof/>
                              </w:rPr>
                              <w:drawing>
                                <wp:inline distT="0" distB="0" distL="0" distR="0" wp14:anchorId="2575ECB0" wp14:editId="3805F21B">
                                  <wp:extent cx="3200400" cy="19500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png"/>
                                          <pic:cNvPicPr/>
                                        </pic:nvPicPr>
                                        <pic:blipFill>
                                          <a:blip r:embed="rId15">
                                            <a:extLst>
                                              <a:ext uri="{28A0092B-C50C-407E-A947-70E740481C1C}">
                                                <a14:useLocalDpi xmlns:a14="http://schemas.microsoft.com/office/drawing/2010/main" val="0"/>
                                              </a:ext>
                                            </a:extLst>
                                          </a:blip>
                                          <a:stretch>
                                            <a:fillRect/>
                                          </a:stretch>
                                        </pic:blipFill>
                                        <pic:spPr>
                                          <a:xfrm>
                                            <a:off x="0" y="0"/>
                                            <a:ext cx="3200400" cy="1950085"/>
                                          </a:xfrm>
                                          <a:prstGeom prst="rect">
                                            <a:avLst/>
                                          </a:prstGeom>
                                        </pic:spPr>
                                      </pic:pic>
                                    </a:graphicData>
                                  </a:graphic>
                                </wp:inline>
                              </w:drawing>
                            </w:r>
                          </w:p>
                          <w:p w:rsidR="00351616" w:rsidRDefault="00351616" w:rsidP="00C46BF8">
                            <w:pPr>
                              <w:pStyle w:val="Caption"/>
                              <w:jc w:val="both"/>
                            </w:pPr>
                            <w:r>
                              <w:t>Figure 6: Scalability Experiment of IaaS Frameworks on FutureGrid</w:t>
                            </w:r>
                          </w:p>
                          <w:p w:rsidR="00351616" w:rsidRDefault="00351616" w:rsidP="00C46B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34" type="#_x0000_t202" style="position:absolute;left:0;text-align:left;margin-left:266.25pt;margin-top:-71.5pt;width:264pt;height:186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" filled="f" stroked="f">
                <v:textbox>
                  <w:txbxContent>
                    <w:p w:rsidR="00351616" w:rsidRDefault="00351616" w:rsidP="00C46BF8">
                      <w:pPr>
                        <w:pStyle w:val="Text"/>
                        <w:keepNext/>
                        <w:ind w:firstLine="0"/>
                      </w:pPr>
                      <w:r>
                        <w:rPr>
                          <w:noProof/>
                        </w:rPr>
                        <w:drawing>
                          <wp:inline distT="0" distB="0" distL="0" distR="0" wp14:anchorId="2575ECB0" wp14:editId="3805F21B">
                            <wp:extent cx="3200400" cy="19500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png"/>
                                    <pic:cNvPicPr/>
                                  </pic:nvPicPr>
                                  <pic:blipFill>
                                    <a:blip r:embed="rId15">
                                      <a:extLst>
                                        <a:ext uri="{28A0092B-C50C-407E-A947-70E740481C1C}">
                                          <a14:useLocalDpi xmlns:a14="http://schemas.microsoft.com/office/drawing/2010/main" val="0"/>
                                        </a:ext>
                                      </a:extLst>
                                    </a:blip>
                                    <a:stretch>
                                      <a:fillRect/>
                                    </a:stretch>
                                  </pic:blipFill>
                                  <pic:spPr>
                                    <a:xfrm>
                                      <a:off x="0" y="0"/>
                                      <a:ext cx="3200400" cy="1950085"/>
                                    </a:xfrm>
                                    <a:prstGeom prst="rect">
                                      <a:avLst/>
                                    </a:prstGeom>
                                  </pic:spPr>
                                </pic:pic>
                              </a:graphicData>
                            </a:graphic>
                          </wp:inline>
                        </w:drawing>
                      </w:r>
                    </w:p>
                    <w:p w:rsidR="00351616" w:rsidRDefault="00351616" w:rsidP="00C46BF8">
                      <w:pPr>
                        <w:pStyle w:val="Caption"/>
                        <w:jc w:val="both"/>
                      </w:pPr>
                      <w:r>
                        <w:t>Figure 6: Scalability Experiment of IaaS Frameworks on FutureGrid</w:t>
                      </w:r>
                    </w:p>
                    <w:p w:rsidR="00351616" w:rsidRDefault="00351616" w:rsidP="00C46BF8"/>
                  </w:txbxContent>
                </v:textbox>
                <w10:wrap type="square"/>
              </v:shape>
            </w:pict>
          </mc:Fallback>
        </mc:AlternateContent>
      </w:r>
      <w:r w:rsidR="00181650">
        <w:t>N</w:t>
      </w:r>
      <w:r w:rsidR="00E20BF0">
        <w:t xml:space="preserve">ow that we have an elementary </w:t>
      </w:r>
      <w:r w:rsidR="00181CE0">
        <w:t xml:space="preserve">design </w:t>
      </w:r>
      <w:r w:rsidR="00E20BF0">
        <w:t xml:space="preserve">of managing images, we can dynamically provision them </w:t>
      </w:r>
      <w:r w:rsidR="00122C56">
        <w:t>to create</w:t>
      </w:r>
      <w:r w:rsidR="00E20BF0">
        <w:t xml:space="preserve"> bare</w:t>
      </w:r>
      <w:r w:rsidR="00122C56">
        <w:t>-</w:t>
      </w:r>
      <w:r w:rsidR="00E20BF0">
        <w:t xml:space="preserve">metal and virtualized environments while raining them onto our resources. </w:t>
      </w:r>
      <w:r w:rsidR="00122C56">
        <w:t xml:space="preserve">Hence, rain </w:t>
      </w:r>
      <w:r w:rsidR="00181CE0">
        <w:t xml:space="preserve">will </w:t>
      </w:r>
      <w:r w:rsidR="00EA3256">
        <w:t>offers</w:t>
      </w:r>
      <w:r w:rsidR="00122C56">
        <w:t xml:space="preserve"> four main</w:t>
      </w:r>
      <w:r w:rsidR="00EA3256">
        <w:t xml:space="preserve"> features:</w:t>
      </w:r>
      <w:r w:rsidR="00E20BF0">
        <w:t xml:space="preserve"> </w:t>
      </w:r>
    </w:p>
    <w:p w:rsidR="00A34F36" w:rsidRPr="00A34F36" w:rsidRDefault="00122C56" w:rsidP="002A3E2D">
      <w:pPr>
        <w:pStyle w:val="Text"/>
        <w:numPr>
          <w:ilvl w:val="0"/>
          <w:numId w:val="50"/>
        </w:numPr>
      </w:pPr>
      <w:r>
        <w:t>C</w:t>
      </w:r>
      <w:r w:rsidR="00A34F36">
        <w:t>reate customized environments on demand</w:t>
      </w:r>
      <w:r>
        <w:t>.</w:t>
      </w:r>
    </w:p>
    <w:p w:rsidR="00A34F36" w:rsidRPr="00A34F36" w:rsidRDefault="00122C56" w:rsidP="002A3E2D">
      <w:pPr>
        <w:pStyle w:val="Text"/>
        <w:numPr>
          <w:ilvl w:val="0"/>
          <w:numId w:val="50"/>
        </w:numPr>
      </w:pPr>
      <w:r>
        <w:t>C</w:t>
      </w:r>
      <w:r w:rsidR="00A34F36" w:rsidRPr="00A34F36">
        <w:t>o</w:t>
      </w:r>
      <w:r w:rsidR="00E20BF0">
        <w:t>mpar</w:t>
      </w:r>
      <w:r w:rsidR="002A3E2D">
        <w:t>e different infrastructures</w:t>
      </w:r>
      <w:r>
        <w:t>.</w:t>
      </w:r>
    </w:p>
    <w:p w:rsidR="00A34F36" w:rsidRPr="00A34F36" w:rsidRDefault="00122C56" w:rsidP="002A3E2D">
      <w:pPr>
        <w:pStyle w:val="Text"/>
        <w:numPr>
          <w:ilvl w:val="0"/>
          <w:numId w:val="50"/>
        </w:numPr>
      </w:pPr>
      <w:r>
        <w:t>M</w:t>
      </w:r>
      <w:r w:rsidR="00A34F36" w:rsidRPr="00A34F36">
        <w:t xml:space="preserve">ove resources from one infrastructure to another by changing the image they are running plus doing </w:t>
      </w:r>
      <w:r w:rsidR="002A3E2D">
        <w:t>needed changes in the framework</w:t>
      </w:r>
      <w:r>
        <w:t>.</w:t>
      </w:r>
    </w:p>
    <w:p w:rsidR="00E20BF0" w:rsidRDefault="00122C56" w:rsidP="002A3E2D">
      <w:pPr>
        <w:pStyle w:val="Text"/>
        <w:numPr>
          <w:ilvl w:val="0"/>
          <w:numId w:val="50"/>
        </w:numPr>
      </w:pPr>
      <w:r>
        <w:t>E</w:t>
      </w:r>
      <w:r w:rsidR="00E20BF0">
        <w:t>ase</w:t>
      </w:r>
      <w:r w:rsidR="00A34F36" w:rsidRPr="00A34F36">
        <w:t xml:space="preserve"> the system administrator </w:t>
      </w:r>
      <w:r w:rsidR="00E20BF0">
        <w:t>burden for creating deployable images.</w:t>
      </w:r>
    </w:p>
    <w:p w:rsidR="003C493D" w:rsidRDefault="002A3E2D" w:rsidP="00E20BF0">
      <w:pPr>
        <w:pStyle w:val="Text"/>
        <w:ind w:firstLine="0"/>
      </w:pPr>
      <w:r>
        <w:t xml:space="preserve">This basic </w:t>
      </w:r>
      <w:r w:rsidR="00E20BF0">
        <w:t xml:space="preserve">functionality </w:t>
      </w:r>
      <w:r>
        <w:t>has been tested as part of a</w:t>
      </w:r>
      <w:r w:rsidR="00E20BF0">
        <w:t xml:space="preserve"> scalability experiment</w:t>
      </w:r>
      <w:r>
        <w:t xml:space="preserve"> motivated by our use</w:t>
      </w:r>
      <w:r w:rsidR="00244F35">
        <w:t xml:space="preserve"> </w:t>
      </w:r>
      <w:r>
        <w:t xml:space="preserve">case introduced in the introduction. </w:t>
      </w:r>
      <w:r w:rsidR="00B87356">
        <w:t>Here, a</w:t>
      </w:r>
      <w:r>
        <w:t xml:space="preserve"> user likes to start many virtual machines and compare the performance of this task between the different frameworks.</w:t>
      </w:r>
    </w:p>
    <w:p w:rsidR="008B1839" w:rsidRDefault="008B1839" w:rsidP="00E14E35">
      <w:pPr>
        <w:pStyle w:val="Heading1"/>
      </w:pPr>
      <w:r>
        <w:t>Infrastructure Scalability Study</w:t>
      </w:r>
    </w:p>
    <w:p w:rsidR="00181CE0" w:rsidRPr="008B1839" w:rsidRDefault="008B1839" w:rsidP="00181CE0">
      <w:pPr>
        <w:pStyle w:val="Text"/>
      </w:pPr>
      <w:r w:rsidRPr="008B1839">
        <w:t xml:space="preserve">We have performed several tests to study the scalability of the infrastructures installed in our cluster </w:t>
      </w:r>
      <w:r w:rsidR="00181CE0">
        <w:t xml:space="preserve">at Indiana University </w:t>
      </w:r>
      <w:r w:rsidRPr="008B1839">
        <w:t xml:space="preserve">called India. </w:t>
      </w:r>
      <w:r w:rsidR="00181CE0">
        <w:t>The India cluster is composed by</w:t>
      </w:r>
      <w:r w:rsidR="00181CE0" w:rsidRPr="008B1839">
        <w:t xml:space="preserve"> </w:t>
      </w:r>
      <w:r w:rsidR="00181CE0">
        <w:t xml:space="preserve">Intel </w:t>
      </w:r>
      <w:r w:rsidR="00181CE0" w:rsidRPr="008B1839">
        <w:t xml:space="preserve">Xeon </w:t>
      </w:r>
      <w:r w:rsidR="00181CE0">
        <w:t>X5570</w:t>
      </w:r>
      <w:r w:rsidR="00181CE0" w:rsidRPr="008B1839">
        <w:t xml:space="preserve"> </w:t>
      </w:r>
      <w:r w:rsidR="00181CE0">
        <w:t>with</w:t>
      </w:r>
      <w:r w:rsidR="00181CE0" w:rsidRPr="008B1839">
        <w:t xml:space="preserve"> 24GB of </w:t>
      </w:r>
      <w:r w:rsidR="00181CE0">
        <w:t>memory, a single drive of 500GB with 7200RPMm 3Gb/s and an interconnection network of</w:t>
      </w:r>
      <w:r w:rsidR="00181CE0" w:rsidRPr="008B1839">
        <w:t xml:space="preserve"> 1Gbps Ethernet.</w:t>
      </w:r>
    </w:p>
    <w:p w:rsidR="008B1839" w:rsidRPr="008B1839" w:rsidRDefault="00181CE0" w:rsidP="00181CE0">
      <w:pPr>
        <w:pStyle w:val="Text"/>
      </w:pPr>
      <w:r w:rsidRPr="008B1839">
        <w:t xml:space="preserve"> </w:t>
      </w:r>
      <w:r w:rsidR="008B1839" w:rsidRPr="008B1839">
        <w:t xml:space="preserve">The idea of these tests is to provision as many physical machines (PM) or virtual machines (VM) at the same time as possible. </w:t>
      </w:r>
      <w:r>
        <w:t xml:space="preserve">Obviously this is an important test that is of especial interest to our traditional HPC community that needs many compute resources to operate in parallel. </w:t>
      </w:r>
      <w:r w:rsidR="008B1839" w:rsidRPr="008B1839">
        <w:t>Tests succe</w:t>
      </w:r>
      <w:r>
        <w:t>ed</w:t>
      </w:r>
      <w:r w:rsidR="008B1839" w:rsidRPr="008B1839">
        <w:t xml:space="preserve"> if all the machines have ssh access</w:t>
      </w:r>
      <w:r>
        <w:t xml:space="preserve"> and we can successfully connect and run commands on all the machines</w:t>
      </w:r>
      <w:r w:rsidR="008B1839" w:rsidRPr="008B1839">
        <w:t xml:space="preserve">. </w:t>
      </w:r>
      <w:r>
        <w:t>We measure</w:t>
      </w:r>
      <w:r w:rsidR="008B1839" w:rsidRPr="008B1839">
        <w:t xml:space="preserve"> the time that takes </w:t>
      </w:r>
      <w:r w:rsidR="009D0F78">
        <w:t xml:space="preserve">since the request is </w:t>
      </w:r>
      <w:r>
        <w:t xml:space="preserve">first issued </w:t>
      </w:r>
      <w:r w:rsidR="009D0F78">
        <w:t>until we</w:t>
      </w:r>
      <w:r w:rsidR="008B1839" w:rsidRPr="008B1839">
        <w:t xml:space="preserve"> have access to all the machines.</w:t>
      </w:r>
    </w:p>
    <w:p w:rsidR="008B1839" w:rsidRDefault="008B1839" w:rsidP="00C46BF8">
      <w:pPr>
        <w:pStyle w:val="Text"/>
        <w:ind w:firstLine="0"/>
      </w:pPr>
      <w:r w:rsidRPr="008B1839">
        <w:t xml:space="preserve">For that purpose we have </w:t>
      </w:r>
      <w:r w:rsidR="00181CE0">
        <w:t xml:space="preserve">used our </w:t>
      </w:r>
      <w:r w:rsidR="00181CE0" w:rsidRPr="008B1839">
        <w:t xml:space="preserve">image generator and </w:t>
      </w:r>
      <w:r w:rsidR="00181CE0">
        <w:t>registration</w:t>
      </w:r>
      <w:r w:rsidR="00181CE0" w:rsidRPr="008B1839">
        <w:t xml:space="preserve"> tools</w:t>
      </w:r>
      <w:r w:rsidR="00181CE0">
        <w:t xml:space="preserve"> and </w:t>
      </w:r>
      <w:r w:rsidRPr="008B1839">
        <w:t>created a CentOS 5 image</w:t>
      </w:r>
      <w:r w:rsidR="00181CE0">
        <w:t xml:space="preserve">. We </w:t>
      </w:r>
      <w:r w:rsidR="006D28BC">
        <w:t>registered</w:t>
      </w:r>
      <w:r w:rsidR="006D28BC" w:rsidRPr="008B1839">
        <w:t xml:space="preserve"> </w:t>
      </w:r>
      <w:r w:rsidRPr="008B1839">
        <w:t xml:space="preserve">it in the different infrastructures: HPC, OpenStack, Eucalyptus and OpenNebula. This </w:t>
      </w:r>
      <w:r w:rsidR="00181CE0">
        <w:t xml:space="preserve">process </w:t>
      </w:r>
      <w:r w:rsidRPr="008B1839">
        <w:t>give</w:t>
      </w:r>
      <w:r w:rsidR="007C25EC">
        <w:t>s</w:t>
      </w:r>
      <w:r w:rsidRPr="008B1839">
        <w:t xml:space="preserve"> us an identical image </w:t>
      </w:r>
      <w:r w:rsidR="00181CE0">
        <w:t>template</w:t>
      </w:r>
      <w:r w:rsidRPr="008B1839">
        <w:t>. Therefore, the only difference in the image is the version of the 2.6 kernel/ramdisk used. In HPC we use the ramdisk modified by xCAT, in Eucalyptus we us</w:t>
      </w:r>
      <w:r>
        <w:t xml:space="preserve">e a XEN kernel and in OpenStack or </w:t>
      </w:r>
      <w:r w:rsidRPr="008B1839">
        <w:t>OpenNebula we use a generic kernel</w:t>
      </w:r>
      <w:r w:rsidR="006D28BC">
        <w:t xml:space="preserve"> with KVM support</w:t>
      </w:r>
      <w:r w:rsidRPr="008B1839">
        <w:t>. The total size of the image without compression is 1.5 GB. In the case of netboot it is compress</w:t>
      </w:r>
      <w:r w:rsidR="00181CE0">
        <w:t>ed</w:t>
      </w:r>
      <w:r w:rsidR="0088241D">
        <w:t xml:space="preserve"> </w:t>
      </w:r>
      <w:r w:rsidR="00181CE0">
        <w:t>to about</w:t>
      </w:r>
      <w:r w:rsidRPr="008B1839">
        <w:t xml:space="preserve"> 300MB.</w:t>
      </w:r>
      <w:r w:rsidR="00C46BF8">
        <w:t xml:space="preserve"> </w:t>
      </w:r>
      <w:r w:rsidR="000D5A82">
        <w:t>Figure 6</w:t>
      </w:r>
      <w:r w:rsidR="00C46BF8">
        <w:t xml:space="preserve"> </w:t>
      </w:r>
      <w:r w:rsidRPr="008B1839">
        <w:t xml:space="preserve">shows the results of the performed tests. In the following sections we </w:t>
      </w:r>
      <w:r w:rsidR="001E0369">
        <w:t>describe</w:t>
      </w:r>
      <w:r w:rsidR="001E0369" w:rsidRPr="008B1839">
        <w:t xml:space="preserve"> </w:t>
      </w:r>
      <w:r w:rsidRPr="008B1839">
        <w:t xml:space="preserve">the software used in each infrastructure, the results obtained and the problems we </w:t>
      </w:r>
      <w:r w:rsidR="001E0369">
        <w:t>f</w:t>
      </w:r>
      <w:r w:rsidR="00E0354C">
        <w:t>ound</w:t>
      </w:r>
      <w:r w:rsidRPr="008B1839">
        <w:t>.</w:t>
      </w:r>
    </w:p>
    <w:p w:rsidR="00AF6480" w:rsidRDefault="00AF6480" w:rsidP="00B506F3">
      <w:pPr>
        <w:pStyle w:val="Text"/>
      </w:pPr>
    </w:p>
    <w:p w:rsidR="00B87356" w:rsidRDefault="00B87356" w:rsidP="00B87356">
      <w:pPr>
        <w:pStyle w:val="Heading2"/>
      </w:pPr>
      <w:r>
        <w:t>HPC (</w:t>
      </w:r>
      <w:r w:rsidRPr="008B1839">
        <w:t>Moab</w:t>
      </w:r>
      <w:r>
        <w:t>/xCAT)</w:t>
      </w:r>
    </w:p>
    <w:p w:rsidR="008B1839" w:rsidRPr="008B1839" w:rsidRDefault="00C46BF8" w:rsidP="00B506F3">
      <w:pPr>
        <w:pStyle w:val="Text"/>
      </w:pPr>
      <w:r>
        <w:t>W</w:t>
      </w:r>
      <w:r w:rsidR="00B87356" w:rsidRPr="008B1839">
        <w:t xml:space="preserve">e used Moab 6.0.3 and xCAT 2.6.9 to dynamically provision </w:t>
      </w:r>
      <w:r>
        <w:t>images to the compute nodes</w:t>
      </w:r>
      <w:r w:rsidR="00B87356" w:rsidRPr="008B1839">
        <w:t xml:space="preserve">. We had a total of 111 </w:t>
      </w:r>
      <w:r>
        <w:t>nodes</w:t>
      </w:r>
      <w:r w:rsidRPr="008B1839">
        <w:t xml:space="preserve"> </w:t>
      </w:r>
      <w:r w:rsidR="00B87356" w:rsidRPr="008B1839">
        <w:t xml:space="preserve">provisioned with the same image. During the tests we did not have any problems </w:t>
      </w:r>
      <w:r w:rsidR="00B87356">
        <w:t>and observed</w:t>
      </w:r>
      <w:r w:rsidR="00B87356" w:rsidRPr="008B1839">
        <w:t xml:space="preserve"> very good linea</w:t>
      </w:r>
      <w:r>
        <w:t>r</w:t>
      </w:r>
      <w:r w:rsidR="00B87356" w:rsidRPr="008B1839">
        <w:t xml:space="preserve"> scalability</w:t>
      </w:r>
      <w:r>
        <w:t>.</w:t>
      </w:r>
      <w:r w:rsidR="00B87356">
        <w:t xml:space="preserve"> </w:t>
      </w:r>
      <w:r w:rsidR="00B87356" w:rsidRPr="008B1839">
        <w:t xml:space="preserve">This </w:t>
      </w:r>
      <w:r w:rsidR="00B87356">
        <w:t xml:space="preserve">behavior </w:t>
      </w:r>
      <w:r w:rsidR="00E0354C">
        <w:t xml:space="preserve">is </w:t>
      </w:r>
      <w:r>
        <w:t xml:space="preserve">based on </w:t>
      </w:r>
      <w:r w:rsidR="00E0354C">
        <w:t xml:space="preserve">the good </w:t>
      </w:r>
      <w:r>
        <w:t xml:space="preserve">behavior of </w:t>
      </w:r>
      <w:r w:rsidR="00E0354C">
        <w:t xml:space="preserve">execution </w:t>
      </w:r>
      <w:r>
        <w:t xml:space="preserve">the provisioning step in parallel. A small bottleneck in our experiments was introduced </w:t>
      </w:r>
      <w:r w:rsidR="00B87356">
        <w:t xml:space="preserve">at the time </w:t>
      </w:r>
      <w:r w:rsidR="00E0354C">
        <w:t>of</w:t>
      </w:r>
      <w:r w:rsidR="00B87356" w:rsidRPr="008B1839">
        <w:t xml:space="preserve"> retriev</w:t>
      </w:r>
      <w:r w:rsidR="00E0354C">
        <w:t>ing</w:t>
      </w:r>
      <w:r w:rsidR="00B87356" w:rsidRPr="008B1839">
        <w:t xml:space="preserve"> the image </w:t>
      </w:r>
      <w:r w:rsidR="00E0354C">
        <w:t>from the server</w:t>
      </w:r>
      <w:r w:rsidR="00B87356" w:rsidRPr="008B1839">
        <w:t>. Since the image is compress</w:t>
      </w:r>
      <w:r>
        <w:t>ed</w:t>
      </w:r>
      <w:r w:rsidR="00B87356" w:rsidRPr="008B1839">
        <w:t xml:space="preserve"> and </w:t>
      </w:r>
      <w:r w:rsidR="00B87356">
        <w:t>relatively small</w:t>
      </w:r>
      <w:r w:rsidR="00E0354C">
        <w:t>, the</w:t>
      </w:r>
      <w:r w:rsidR="00B87356">
        <w:t xml:space="preserve"> scalability </w:t>
      </w:r>
      <w:r w:rsidR="00E0354C">
        <w:t xml:space="preserve">of </w:t>
      </w:r>
      <w:r w:rsidR="00B87356">
        <w:t>this setup is preserved</w:t>
      </w:r>
      <w:r w:rsidR="00B87356" w:rsidRPr="008B1839">
        <w:t xml:space="preserve">. </w:t>
      </w:r>
      <w:r w:rsidR="00B87356">
        <w:t>However</w:t>
      </w:r>
      <w:r w:rsidR="00D82981">
        <w:t>,</w:t>
      </w:r>
      <w:r w:rsidR="00B87356">
        <w:t xml:space="preserve"> </w:t>
      </w:r>
      <w:r w:rsidR="00B87356" w:rsidRPr="008B1839">
        <w:t xml:space="preserve">provisioning </w:t>
      </w:r>
      <w:r w:rsidR="00B87356">
        <w:t xml:space="preserve">even a single </w:t>
      </w:r>
      <w:r>
        <w:t>image</w:t>
      </w:r>
      <w:r w:rsidR="00B87356">
        <w:t xml:space="preserve"> takes </w:t>
      </w:r>
      <w:r>
        <w:t xml:space="preserve">more time </w:t>
      </w:r>
      <w:r w:rsidR="00B87356">
        <w:t>in co</w:t>
      </w:r>
      <w:r>
        <w:t xml:space="preserve">mparison </w:t>
      </w:r>
      <w:r w:rsidR="00B87356">
        <w:t>to its virtualized counterpart</w:t>
      </w:r>
      <w:r>
        <w:t>s</w:t>
      </w:r>
      <w:r w:rsidR="00B87356">
        <w:t>.</w:t>
      </w:r>
      <w:r w:rsidR="00B87356" w:rsidRPr="008B1839">
        <w:t xml:space="preserve"> This </w:t>
      </w:r>
      <w:r>
        <w:t xml:space="preserve">easily explained by the fact that </w:t>
      </w:r>
      <w:r w:rsidR="00B87356" w:rsidRPr="008B1839">
        <w:t>the process of rebooting the physically machine</w:t>
      </w:r>
      <w:r w:rsidR="00B87356">
        <w:t xml:space="preserve"> </w:t>
      </w:r>
      <w:r>
        <w:t>must be called which is naturally not needed in case of using virtualized machines. Here the process of rebooting takes place in memory and is less time consuming.</w:t>
      </w:r>
      <w:r w:rsidDel="00C46BF8">
        <w:t xml:space="preserve"> </w:t>
      </w:r>
    </w:p>
    <w:p w:rsidR="008B1839" w:rsidRPr="008B1839" w:rsidRDefault="008B1839" w:rsidP="00E14E35">
      <w:pPr>
        <w:pStyle w:val="Heading2"/>
      </w:pPr>
      <w:r w:rsidRPr="008B1839">
        <w:t>OpenStack</w:t>
      </w:r>
    </w:p>
    <w:p w:rsidR="008B1839" w:rsidRPr="008B1839" w:rsidRDefault="00546AD4" w:rsidP="008B1839">
      <w:pPr>
        <w:pStyle w:val="Text"/>
      </w:pPr>
      <w:r>
        <w:t>In our experiments, w</w:t>
      </w:r>
      <w:r w:rsidR="008B1839" w:rsidRPr="008B1839">
        <w:t>e have used the Cactus version of OpenStack. In order to make an efficient image provisioning, OpenStack caches images in the computes nodes. Thus, it does not need to transfer the image over the network every time it is requested and the instantiation of a VM is faster.</w:t>
      </w:r>
    </w:p>
    <w:p w:rsidR="008B1839" w:rsidRPr="008B1839" w:rsidRDefault="00546AD4" w:rsidP="00546AD4">
      <w:pPr>
        <w:pStyle w:val="Text"/>
      </w:pPr>
      <w:r>
        <w:t>Due to scalability issues by provisioning higher number of VMs, we modified our strategy to submit VM requests in batches</w:t>
      </w:r>
      <w:r w:rsidR="008B1839" w:rsidRPr="008B1839">
        <w:t xml:space="preserve"> of 10 VMs at a time (maximum). This means that in the case of provisioning 32 VMs, we have requested 3 times 10</w:t>
      </w:r>
      <w:r>
        <w:t xml:space="preserve"> </w:t>
      </w:r>
      <w:r w:rsidR="008B1839" w:rsidRPr="008B1839">
        <w:t xml:space="preserve">VMs and once 2 VMs. </w:t>
      </w:r>
      <w:r>
        <w:t xml:space="preserve">This is a verified bug </w:t>
      </w:r>
      <w:r w:rsidR="00C46BF8">
        <w:t>in OpenStack and is going to be solved in future releases. Or through the method we chose for Cactus</w:t>
      </w:r>
      <w:r w:rsidR="008B1839" w:rsidRPr="008B1839">
        <w:t xml:space="preserve"> </w:t>
      </w:r>
      <w:r w:rsidR="002F7042">
        <w:fldChar w:fldCharType="begin"/>
      </w:r>
      <w:r w:rsidR="001E49FC">
        <w:instrText xml:space="preserve"> ADDIN EN.CITE &lt;EndNote&gt;&lt;Cite ExcludeAuth="1" ExcludeYear="1"&gt;&lt;RecNum&gt;18&lt;/RecNum&gt;&lt;IDText&gt;www-openstacktest&lt;/IDText&gt;&lt;DisplayText&gt;[16]&lt;/DisplayText&gt;&lt;record&gt;&lt;rec-number&gt;18&lt;/rec-number&gt;&lt;foreign-keys&gt;&lt;key app="EN" db-id="20tw5svdats2a8eztp7vdxsj29reespatr0r"&gt;18&lt;/key&gt;&lt;/foreign-keys&gt;&lt;ref-type name="Journal Article"&gt;17&lt;/ref-type&gt;&lt;contributors&gt;&lt;/contributors&gt;&lt;titles&gt;&lt;title&gt;Running 200 VM instances on OpenStack&lt;/title&gt;&lt;/titles&gt;&lt;dates&gt;&lt;/dates&gt;&lt;label&gt;www-openstacktest&lt;/label&gt;&lt;urls&gt;&lt;related-urls&gt;&lt;url&gt;http://blog.griddynamics.com/2011/05/running-200-vm-instances-on-openstack.html&lt;/url&gt;&lt;/related-urls&gt;&lt;/urls&gt;&lt;/record&gt;&lt;/Cite&gt;&lt;/EndNote&gt;</w:instrText>
      </w:r>
      <w:r w:rsidR="002F7042">
        <w:fldChar w:fldCharType="separate"/>
      </w:r>
      <w:r w:rsidR="001E49FC">
        <w:rPr>
          <w:noProof/>
        </w:rPr>
        <w:t>[</w:t>
      </w:r>
      <w:hyperlink w:anchor="_ENREF_16" w:tooltip=",  #18" w:history="1">
        <w:r w:rsidR="001E49FC">
          <w:rPr>
            <w:noProof/>
          </w:rPr>
          <w:t>16</w:t>
        </w:r>
      </w:hyperlink>
      <w:r w:rsidR="001E49FC">
        <w:rPr>
          <w:noProof/>
        </w:rPr>
        <w:t>]</w:t>
      </w:r>
      <w:r w:rsidR="002F7042">
        <w:fldChar w:fldCharType="end"/>
      </w:r>
      <w:r w:rsidR="008B1839" w:rsidRPr="008B1839">
        <w:t>.</w:t>
      </w:r>
    </w:p>
    <w:p w:rsidR="008B1839" w:rsidRPr="008B1839" w:rsidRDefault="004F1DEB" w:rsidP="008B1839">
      <w:pPr>
        <w:pStyle w:val="Text"/>
      </w:pPr>
      <w:r>
        <w:t>Furthermore, w</w:t>
      </w:r>
      <w:r w:rsidR="008B1839" w:rsidRPr="008B1839">
        <w:t>e observed that if the image is not cached in the compute nodes, the scalability of this framework is very limited. In fact, we started to have problems trying to boot 16 VMs</w:t>
      </w:r>
      <w:r w:rsidR="002712FA">
        <w:t xml:space="preserve"> and observed a failure rate of about 50% for our test</w:t>
      </w:r>
      <w:r w:rsidR="008B1839" w:rsidRPr="008B1839">
        <w:t xml:space="preserve">. </w:t>
      </w:r>
      <w:r w:rsidR="002712FA">
        <w:t xml:space="preserve">We observed that </w:t>
      </w:r>
      <w:r w:rsidR="008B1839" w:rsidRPr="008B1839">
        <w:t xml:space="preserve">VMs </w:t>
      </w:r>
      <w:r w:rsidR="002712FA">
        <w:t xml:space="preserve">got </w:t>
      </w:r>
      <w:r w:rsidR="008B1839" w:rsidRPr="002712FA">
        <w:rPr>
          <w:i/>
        </w:rPr>
        <w:t>stuck</w:t>
      </w:r>
      <w:r w:rsidR="008B1839" w:rsidRPr="008B1839">
        <w:t xml:space="preserve"> in the launching status (this is the status where the image is </w:t>
      </w:r>
      <w:r w:rsidR="009B582D">
        <w:t>transferred</w:t>
      </w:r>
      <w:r w:rsidR="009B582D" w:rsidRPr="008B1839">
        <w:t xml:space="preserve"> </w:t>
      </w:r>
      <w:r w:rsidR="008B1839" w:rsidRPr="008B1839">
        <w:t>to the compute node).</w:t>
      </w:r>
    </w:p>
    <w:p w:rsidR="008B1839" w:rsidRPr="008B1839" w:rsidRDefault="008B1839" w:rsidP="002712FA">
      <w:pPr>
        <w:pStyle w:val="Text"/>
      </w:pPr>
      <w:r w:rsidRPr="008B1839">
        <w:t xml:space="preserve">On the other hand, once we had the image cached in most of the compute nodes, we were able to boot up to 64 VMs simultaneously. However, </w:t>
      </w:r>
      <w:r w:rsidR="002712FA">
        <w:t xml:space="preserve">placing the images into the cache was </w:t>
      </w:r>
      <w:r w:rsidRPr="008B1839">
        <w:t>not an easy task</w:t>
      </w:r>
      <w:r w:rsidR="006F22CB" w:rsidRPr="008B1839">
        <w:t>,</w:t>
      </w:r>
      <w:r w:rsidRPr="008B1839">
        <w:t xml:space="preserve"> </w:t>
      </w:r>
      <w:r w:rsidR="002712FA">
        <w:t xml:space="preserve">as we had to deal with a </w:t>
      </w:r>
      <w:r w:rsidRPr="008B1839">
        <w:t>50%</w:t>
      </w:r>
      <w:r w:rsidR="002712FA">
        <w:t xml:space="preserve"> failure rate</w:t>
      </w:r>
      <w:r w:rsidRPr="008B1839">
        <w:t xml:space="preserve">. </w:t>
      </w:r>
      <w:r w:rsidR="002712FA">
        <w:t>Besides observing that the image got stuck in the launching status, we also observed that other images were running, but we could not access them via ssh</w:t>
      </w:r>
      <w:r w:rsidRPr="008B1839">
        <w:t xml:space="preserve">. The </w:t>
      </w:r>
      <w:r w:rsidR="002712FA">
        <w:t>later</w:t>
      </w:r>
      <w:r w:rsidRPr="008B1839">
        <w:t xml:space="preserve"> problem is mainly related to the fact that OpenStack does not inject the public network configuration inside the VM. Alternat</w:t>
      </w:r>
      <w:r w:rsidR="004F1DEB">
        <w:t>ively, it creates bridges and conducts</w:t>
      </w:r>
      <w:r w:rsidRPr="008B1839">
        <w:t xml:space="preserve"> IP forwarding to direct all the traffic toward the private IP. </w:t>
      </w:r>
      <w:r w:rsidR="004F1DEB">
        <w:t xml:space="preserve">At times we observed that </w:t>
      </w:r>
      <w:r w:rsidRPr="008B1839">
        <w:t xml:space="preserve">the bridges, </w:t>
      </w:r>
      <w:r w:rsidR="004F1DEB">
        <w:t>the iptables entries or both were</w:t>
      </w:r>
      <w:r w:rsidRPr="008B1839">
        <w:t xml:space="preserve"> not created properly. In particular, the iptables issue is important because </w:t>
      </w:r>
      <w:r w:rsidR="004F1DEB">
        <w:t xml:space="preserve">we observed that </w:t>
      </w:r>
      <w:r w:rsidRPr="008B1839">
        <w:t>sometimes OpenStack gets confused and duplicate entries in the iptables using old information th</w:t>
      </w:r>
      <w:r w:rsidR="004F1DEB">
        <w:t xml:space="preserve">at was not properly cleaned up. This erroneous information </w:t>
      </w:r>
      <w:r w:rsidRPr="008B1839">
        <w:t xml:space="preserve">makes the VMs inaccessible. </w:t>
      </w:r>
      <w:r w:rsidR="004F1DEB">
        <w:t>We observed that t</w:t>
      </w:r>
      <w:r w:rsidRPr="008B1839">
        <w:t xml:space="preserve">his problem is persistent and </w:t>
      </w:r>
      <w:r w:rsidR="004F1DEB">
        <w:t xml:space="preserve">one </w:t>
      </w:r>
      <w:r w:rsidRPr="008B1839">
        <w:t>need</w:t>
      </w:r>
      <w:r w:rsidR="004F1DEB">
        <w:t>s</w:t>
      </w:r>
      <w:r w:rsidRPr="008B1839">
        <w:t xml:space="preserve"> to manually modify the database to remove the wrong entries or restart OpenStack.</w:t>
      </w:r>
    </w:p>
    <w:p w:rsidR="008B1839" w:rsidRPr="008B1839" w:rsidRDefault="008B1839" w:rsidP="008B1839">
      <w:pPr>
        <w:pStyle w:val="Text"/>
      </w:pPr>
      <w:r w:rsidRPr="008B1839">
        <w:t xml:space="preserve">Finally, another known problem of OpenStack </w:t>
      </w:r>
      <w:r w:rsidR="002712FA">
        <w:t>C</w:t>
      </w:r>
      <w:r w:rsidRPr="008B1839">
        <w:t>actus is that it is not able to automatically assign public IPs to the VMs, so we have to look into the pool and assign one to each VM manually. This feature has been added in the Diablo version, though.</w:t>
      </w:r>
      <w:r w:rsidR="00864909">
        <w:t xml:space="preserve"> Our intention is to rerun our experiments also with Diablo once it is available on FutureGrid.</w:t>
      </w:r>
    </w:p>
    <w:p w:rsidR="008B1839" w:rsidRPr="008B1839" w:rsidRDefault="008B1839" w:rsidP="00E14E35">
      <w:pPr>
        <w:pStyle w:val="Heading2"/>
      </w:pPr>
      <w:r w:rsidRPr="008B1839">
        <w:t>Eucalyptus</w:t>
      </w:r>
    </w:p>
    <w:p w:rsidR="008B1839" w:rsidRPr="008B1839" w:rsidRDefault="008B1839" w:rsidP="008B1839">
      <w:pPr>
        <w:pStyle w:val="Text"/>
      </w:pPr>
      <w:r w:rsidRPr="008B1839">
        <w:t xml:space="preserve">We use </w:t>
      </w:r>
      <w:r w:rsidR="002712FA">
        <w:t>ve</w:t>
      </w:r>
      <w:r w:rsidR="003008DE">
        <w:t xml:space="preserve">rsion </w:t>
      </w:r>
      <w:r w:rsidRPr="008B1839">
        <w:t xml:space="preserve">2.03 </w:t>
      </w:r>
      <w:r w:rsidR="00864909">
        <w:t>of Eucalyptus</w:t>
      </w:r>
      <w:r w:rsidRPr="008B1839">
        <w:t xml:space="preserve">, which is the latest </w:t>
      </w:r>
      <w:r w:rsidR="006B0249">
        <w:t>o</w:t>
      </w:r>
      <w:r w:rsidRPr="008B1839">
        <w:t>p</w:t>
      </w:r>
      <w:r w:rsidR="00FF22E1">
        <w:t>en</w:t>
      </w:r>
      <w:r w:rsidR="006B0249">
        <w:t xml:space="preserve"> source</w:t>
      </w:r>
      <w:r w:rsidR="00FF22E1">
        <w:t xml:space="preserve"> version. Eucalyptus </w:t>
      </w:r>
      <w:r w:rsidRPr="008B1839">
        <w:t xml:space="preserve">also caches the images in the compute nodes. </w:t>
      </w:r>
      <w:r w:rsidR="003008DE">
        <w:t xml:space="preserve">Just like in </w:t>
      </w:r>
      <w:r w:rsidR="00817EA8">
        <w:t>OpenStack,</w:t>
      </w:r>
      <w:r w:rsidR="00FF22E1">
        <w:t xml:space="preserve"> we observed similar issues </w:t>
      </w:r>
      <w:r w:rsidR="00817EA8">
        <w:t xml:space="preserve">with </w:t>
      </w:r>
      <w:r w:rsidR="00FF22E1">
        <w:t>Eucalyptus while requesting larger numbers of VMs</w:t>
      </w:r>
      <w:r w:rsidR="00817EA8">
        <w:t>. Thus,</w:t>
      </w:r>
      <w:r w:rsidR="00FF22E1">
        <w:t xml:space="preserve"> </w:t>
      </w:r>
      <w:r w:rsidR="003008DE">
        <w:t xml:space="preserve">we modified our initial experiment plan and also introduced </w:t>
      </w:r>
      <w:r w:rsidR="00FF22E1">
        <w:t>ba</w:t>
      </w:r>
      <w:r w:rsidR="007B2C38">
        <w:t>t</w:t>
      </w:r>
      <w:r w:rsidR="00FF22E1">
        <w:t xml:space="preserve">ched requests </w:t>
      </w:r>
      <w:r w:rsidRPr="008B1839">
        <w:t>(10 at a time) but with a delay of 6 seconds. This is due to an annoying feature</w:t>
      </w:r>
      <w:r w:rsidR="00FF22E1">
        <w:t xml:space="preserve"> of Eucalyptus that prevents users</w:t>
      </w:r>
      <w:r w:rsidRPr="008B1839">
        <w:t xml:space="preserve"> from executing the same command several times in a short period of time.</w:t>
      </w:r>
    </w:p>
    <w:p w:rsidR="008B1839" w:rsidRPr="008B1839" w:rsidRDefault="008B1839" w:rsidP="008B1839">
      <w:pPr>
        <w:pStyle w:val="Text"/>
      </w:pPr>
      <w:r w:rsidRPr="008B1839">
        <w:t>The tests with this infrastructure were quite disappointing because we could only get 16 VMs running at the same time</w:t>
      </w:r>
      <w:r w:rsidR="003008DE">
        <w:t>.</w:t>
      </w:r>
      <w:r w:rsidRPr="008B1839">
        <w:t xml:space="preserve"> Even though, the failure rate was very high. Eucalyptus, like OpenStack, configures the public network with IP forwarding and creates the bridges at running time. Thus, this creates problems, like </w:t>
      </w:r>
      <w:r w:rsidR="003008DE">
        <w:t>in the case of OpenStack,</w:t>
      </w:r>
      <w:r w:rsidRPr="008B1839">
        <w:t xml:space="preserve"> we got similar errors like missing bridges and iptables entries. Additionally, we had problems with the automatic assignment of public IPs to the VMs. This means that some VMs did not get public IPs and therefore they were not accessible for users.</w:t>
      </w:r>
    </w:p>
    <w:p w:rsidR="008B1839" w:rsidRPr="008B1839" w:rsidRDefault="008B1839" w:rsidP="00E14E35">
      <w:pPr>
        <w:pStyle w:val="Heading2"/>
      </w:pPr>
      <w:r w:rsidRPr="008B1839">
        <w:t>OpenNebula</w:t>
      </w:r>
    </w:p>
    <w:p w:rsidR="008B1839" w:rsidRPr="008B1839" w:rsidRDefault="0029211B" w:rsidP="00764564">
      <w:pPr>
        <w:pStyle w:val="Text"/>
      </w:pPr>
      <w:r>
        <w:t xml:space="preserve">We used OpenNebula version </w:t>
      </w:r>
      <w:r w:rsidR="008B1839" w:rsidRPr="008B1839">
        <w:t xml:space="preserve">3.0.0. By default OpenNebula does not cache images in the compute nodes. It supports three basic transfer plugins named nfs, ssh and lvm. NFS has a terrible performance because the VMs are reading the image through the network. SSH was the one that we used because is still easy to configure and has a better performance. The last one seems more difficult to configure, but it should provide the best performance, because it is the one selected by the OpenNebula </w:t>
      </w:r>
      <w:r w:rsidR="000C087D">
        <w:t xml:space="preserve">team </w:t>
      </w:r>
      <w:r w:rsidR="008B1839" w:rsidRPr="008B1839">
        <w:t xml:space="preserve">to perform their experiments </w:t>
      </w:r>
      <w:r w:rsidR="002F7042">
        <w:fldChar w:fldCharType="begin"/>
      </w:r>
      <w:r w:rsidR="001E49FC">
        <w:instrText xml:space="preserve"> ADDIN EN.CITE &lt;EndNote&gt;&lt;Cite&gt;&lt;Author&gt;Schwickerath&lt;/Author&gt;&lt;Year&gt;2010&lt;/Year&gt;&lt;RecNum&gt;19&lt;/RecNum&gt;&lt;IDText&gt;opennebulatest-cern&lt;/IDText&gt;&lt;DisplayText&gt;[17, 18]&lt;/DisplayText&gt;&lt;record&gt;&lt;rec-number&gt;19&lt;/rec-number&gt;&lt;foreign-keys&gt;&lt;key app="EN" db-id="20tw5svdats2a8eztp7vdxsj29reespatr0r"&gt;19&lt;/key&gt;&lt;/foreign-keys&gt;&lt;ref-type name="Conference Paper"&gt;47&lt;/ref-type&gt;&lt;contributors&gt;&lt;authors&gt;&lt;author&gt;Ulrich Schwickerath&lt;/author&gt;&lt;/authors&gt;&lt;/contributors&gt;&lt;titles&gt;&lt;title&gt;CERN Cloud Computing Infrastructure&lt;/title&gt;&lt;secondary-title&gt;ICS Cloud Computing Conference&lt;/secondary-title&gt;&lt;/titles&gt;&lt;dates&gt;&lt;year&gt;2010&lt;/year&gt;&lt;/dates&gt;&lt;label&gt;opennebulatest-cern&lt;/label&gt;&lt;urls&gt;&lt;/urls&gt;&lt;/record&gt;&lt;/Cite&gt;&lt;Cite ExcludeAuth="1" ExcludeYear="1"&gt;&lt;RecNum&gt;20&lt;/RecNum&gt;&lt;IDText&gt;openneulatest-cern-b&lt;/IDText&gt;&lt;record&gt;&lt;rec-number&gt;20&lt;/rec-number&gt;&lt;foreign-keys&gt;&lt;key app="EN" db-id="20tw5svdats2a8eztp7vdxsj29reespatr0r"&gt;20&lt;/key&gt;&lt;/foreign-keys&gt;&lt;ref-type name="Journal Article"&gt;17&lt;/ref-type&gt;&lt;contributors&gt;&lt;/contributors&gt;&lt;titles&gt;&lt;title&gt;CERN Scaling up to 16000 VMs&lt;/title&gt;&lt;/titles&gt;&lt;dates&gt;&lt;/dates&gt;&lt;label&gt;openneulatest-cern-b&lt;/label&gt;&lt;urls&gt;&lt;related-urls&gt;&lt;url&gt;http://blog.opennebula.org/?p=983, http://blog.opennebula.org/?p=620&lt;/url&gt;&lt;/related-urls&gt;&lt;/urls&gt;&lt;/record&gt;&lt;/Cite&gt;&lt;/EndNote&gt;</w:instrText>
      </w:r>
      <w:r w:rsidR="002F7042">
        <w:fldChar w:fldCharType="separate"/>
      </w:r>
      <w:r w:rsidR="001E49FC">
        <w:rPr>
          <w:noProof/>
        </w:rPr>
        <w:t>[</w:t>
      </w:r>
      <w:hyperlink w:anchor="_ENREF_17" w:tooltip="Schwickerath, 2010 #19" w:history="1">
        <w:r w:rsidR="001E49FC">
          <w:rPr>
            <w:noProof/>
          </w:rPr>
          <w:t>17</w:t>
        </w:r>
      </w:hyperlink>
      <w:r w:rsidR="001E49FC">
        <w:rPr>
          <w:noProof/>
        </w:rPr>
        <w:t xml:space="preserve">, </w:t>
      </w:r>
      <w:hyperlink w:anchor="_ENREF_18" w:tooltip=",  #20" w:history="1">
        <w:r w:rsidR="001E49FC">
          <w:rPr>
            <w:noProof/>
          </w:rPr>
          <w:t>18</w:t>
        </w:r>
      </w:hyperlink>
      <w:r w:rsidR="001E49FC">
        <w:rPr>
          <w:noProof/>
        </w:rPr>
        <w:t>]</w:t>
      </w:r>
      <w:r w:rsidR="002F7042">
        <w:fldChar w:fldCharType="end"/>
      </w:r>
      <w:r w:rsidR="008B1839" w:rsidRPr="008B1839">
        <w:t xml:space="preserve">. </w:t>
      </w:r>
      <w:r w:rsidR="000C087D">
        <w:t>W</w:t>
      </w:r>
      <w:r w:rsidR="008B1839" w:rsidRPr="008B1839">
        <w:t>e were able to instantiate 148 VMs at the same time with almo</w:t>
      </w:r>
      <w:r w:rsidR="00764564">
        <w:t>st a 100% of success. In fact, we only got one</w:t>
      </w:r>
      <w:r w:rsidR="008B1839" w:rsidRPr="008B1839">
        <w:t xml:space="preserve"> error in the case of 148 VMs.</w:t>
      </w:r>
      <w:r w:rsidR="00764564">
        <w:t xml:space="preserve"> </w:t>
      </w:r>
      <w:r w:rsidR="008B1839" w:rsidRPr="008B1839">
        <w:t xml:space="preserve">Since our configuration does not use </w:t>
      </w:r>
      <w:r w:rsidR="00764564">
        <w:t xml:space="preserve">an image </w:t>
      </w:r>
      <w:r w:rsidR="008B1839" w:rsidRPr="008B1839">
        <w:t xml:space="preserve">cache, it was </w:t>
      </w:r>
      <w:r w:rsidR="000C087D">
        <w:t>very</w:t>
      </w:r>
      <w:r w:rsidR="000C087D" w:rsidRPr="008B1839">
        <w:t xml:space="preserve"> </w:t>
      </w:r>
      <w:r w:rsidR="00764564">
        <w:t>slow and limited by the network</w:t>
      </w:r>
      <w:r w:rsidR="00CC6A90">
        <w:t>,</w:t>
      </w:r>
      <w:r w:rsidR="00764564">
        <w:t xml:space="preserve"> as each image </w:t>
      </w:r>
      <w:r w:rsidR="000C087D">
        <w:t>must be</w:t>
      </w:r>
      <w:r w:rsidR="00764564">
        <w:t xml:space="preserve"> copied </w:t>
      </w:r>
      <w:r w:rsidR="000C087D">
        <w:t xml:space="preserve">to </w:t>
      </w:r>
      <w:r w:rsidR="00764564">
        <w:t xml:space="preserve">each VM. </w:t>
      </w:r>
      <w:r w:rsidR="000C087D">
        <w:t>This is done in a sequential process. H</w:t>
      </w:r>
      <w:r w:rsidR="00764564">
        <w:t>owever</w:t>
      </w:r>
      <w:r w:rsidR="000C087D">
        <w:t xml:space="preserve">, this can </w:t>
      </w:r>
      <w:r w:rsidR="00764564">
        <w:t xml:space="preserve">be improved by introducing caches as others have </w:t>
      </w:r>
      <w:r w:rsidR="000C087D">
        <w:t>showcased</w:t>
      </w:r>
      <w:r w:rsidR="00764564">
        <w:t xml:space="preserve"> </w:t>
      </w:r>
      <w:r w:rsidR="005B7EDE">
        <w:fldChar w:fldCharType="begin"/>
      </w:r>
      <w:r w:rsidR="001E49FC">
        <w:instrText xml:space="preserve"> ADDIN EN.CITE &lt;EndNote&gt;&lt;Cite ExcludeAuth="1" ExcludeYear="1"&gt;&lt;RecNum&gt;21&lt;/RecNum&gt;&lt;IDText&gt;www-opennebula-cache&lt;/IDText&gt;&lt;DisplayText&gt;[19]&lt;/DisplayText&gt;&lt;record&gt;&lt;rec-number&gt;21&lt;/rec-number&gt;&lt;foreign-keys&gt;&lt;key app="EN" db-id="20tw5svdats2a8eztp7vdxsj29reespatr0r"&gt;21&lt;/key&gt;&lt;/foreign-keys&gt;&lt;ref-type name="Journal Article"&gt;17&lt;/ref-type&gt;&lt;contributors&gt;&lt;/contributors&gt;&lt;titles&gt;&lt;title&gt;Cache optimization in OpenNebula&lt;/title&gt;&lt;/titles&gt;&lt;dates&gt;&lt;/dates&gt;&lt;label&gt;www-opennebula-cache&lt;/label&gt;&lt;urls&gt;&lt;related-urls&gt;&lt;url&gt;http://dev.opennebula.org/issues/660&lt;/url&gt;&lt;url&gt;http://dev.opennebula.org/issues/553&lt;/url&gt;&lt;/related-urls&gt;&lt;/urls&gt;&lt;/record&gt;&lt;/Cite&gt;&lt;/EndNote&gt;</w:instrText>
      </w:r>
      <w:r w:rsidR="005B7EDE">
        <w:fldChar w:fldCharType="separate"/>
      </w:r>
      <w:r w:rsidR="001E49FC">
        <w:rPr>
          <w:noProof/>
        </w:rPr>
        <w:t>[</w:t>
      </w:r>
      <w:hyperlink w:anchor="_ENREF_19" w:tooltip=",  #21" w:history="1">
        <w:r w:rsidR="001E49FC">
          <w:rPr>
            <w:noProof/>
          </w:rPr>
          <w:t>19</w:t>
        </w:r>
      </w:hyperlink>
      <w:r w:rsidR="001E49FC">
        <w:rPr>
          <w:noProof/>
        </w:rPr>
        <w:t>]</w:t>
      </w:r>
      <w:r w:rsidR="005B7EDE">
        <w:fldChar w:fldCharType="end"/>
      </w:r>
      <w:r w:rsidR="00E846E8">
        <w:t>.</w:t>
      </w:r>
    </w:p>
    <w:p w:rsidR="008B1839" w:rsidRPr="008B1839" w:rsidRDefault="007939CB" w:rsidP="00E14E35">
      <w:pPr>
        <w:pStyle w:val="Heading1"/>
      </w:pPr>
      <w:r w:rsidRPr="008B1839">
        <w:t>Conclusions</w:t>
      </w:r>
    </w:p>
    <w:p w:rsidR="00C164A3" w:rsidRDefault="007F58A2" w:rsidP="008B1839">
      <w:pPr>
        <w:pStyle w:val="Text"/>
      </w:pPr>
      <w:r>
        <w:t xml:space="preserve">This paper provides evidence that offering not one but many IaaS frameworks is needed to </w:t>
      </w:r>
      <w:r w:rsidR="00C164A3">
        <w:t xml:space="preserve">allow users to answer the question which IaaS framework is right for them. We have to be aware that users requirements may be very different from each other and the answer to this question cannot be universally cast. </w:t>
      </w:r>
    </w:p>
    <w:p w:rsidR="00C164A3" w:rsidRDefault="00C164A3" w:rsidP="008B1839">
      <w:pPr>
        <w:pStyle w:val="Text"/>
      </w:pPr>
      <w:r>
        <w:t>We identified a</w:t>
      </w:r>
      <w:r w:rsidR="00935EF7">
        <w:t>n</w:t>
      </w:r>
      <w:r>
        <w:t xml:space="preserve"> </w:t>
      </w:r>
      <w:r w:rsidR="00935EF7">
        <w:t>experiment to be executed on FutureGrid to provide us with feedback on a question many of our users have:</w:t>
      </w:r>
      <w:r>
        <w:t xml:space="preserve"> Which infrastructure framework should I use under the assumption I have to start many instances. </w:t>
      </w:r>
      <w:r w:rsidR="00935EF7">
        <w:t>Our close ties to the HPC community and researchers utilizing parallel services and programming methodologies naturally motivate this experiment</w:t>
      </w:r>
      <w:r>
        <w:t xml:space="preserve">. However, such users tend not to be experts in IaaS </w:t>
      </w:r>
      <w:r w:rsidR="00935EF7">
        <w:t>frameworks</w:t>
      </w:r>
      <w:r>
        <w:t xml:space="preserve"> and a tool is needed </w:t>
      </w:r>
      <w:r w:rsidR="00B654CD">
        <w:t xml:space="preserve">to </w:t>
      </w:r>
      <w:r>
        <w:t>allow the comparison of their use</w:t>
      </w:r>
      <w:r w:rsidR="00B654CD">
        <w:t xml:space="preserve"> </w:t>
      </w:r>
      <w:r>
        <w:t>cases</w:t>
      </w:r>
      <w:r w:rsidR="00E56BE3">
        <w:t xml:space="preserve"> in the different frameworks. In</w:t>
      </w:r>
      <w:r>
        <w:t xml:space="preserve"> this paper</w:t>
      </w:r>
      <w:r w:rsidR="00B654CD">
        <w:t>,</w:t>
      </w:r>
      <w:r>
        <w:t xml:space="preserve"> we have demonstrated that </w:t>
      </w:r>
      <w:r w:rsidR="00E56BE3">
        <w:t xml:space="preserve">we achieved a major milestone towards this goal and proven that our efforts can lead to significant comparisons between deployed frameworks. This also includes the ability to identify a set of benchmarks for such infrastructures in order to further identify which framework is best suited for a particular application. Our test case must be part of such a benchmark. </w:t>
      </w:r>
    </w:p>
    <w:p w:rsidR="00764564" w:rsidRDefault="00E56BE3" w:rsidP="00E56BE3">
      <w:pPr>
        <w:pStyle w:val="Text"/>
      </w:pPr>
      <w:r>
        <w:t xml:space="preserve">Concretely, </w:t>
      </w:r>
      <w:r w:rsidR="00764564">
        <w:t xml:space="preserve">we found challenges in our scalability experiments while </w:t>
      </w:r>
      <w:r>
        <w:t>raining</w:t>
      </w:r>
      <w:r w:rsidR="00764564">
        <w:t xml:space="preserve"> images on them. This was es</w:t>
      </w:r>
      <w:r w:rsidR="00940C86">
        <w:t xml:space="preserve">pecially evident for Eucalyptus and even OpenStack. As many </w:t>
      </w:r>
      <w:r w:rsidR="00965C01">
        <w:t>componen</w:t>
      </w:r>
      <w:r w:rsidR="00940C86">
        <w:t>ts are involved in the deployment they are also not that easy to deploy. Tools provided as part of dev</w:t>
      </w:r>
      <w:r w:rsidR="00965C01">
        <w:t>elopments</w:t>
      </w:r>
      <w:r w:rsidR="00940C86">
        <w:t xml:space="preserve"> such as </w:t>
      </w:r>
      <w:r w:rsidR="00272BEC">
        <w:t>C</w:t>
      </w:r>
      <w:r w:rsidR="00940C86">
        <w:t>hef</w:t>
      </w:r>
      <w:r w:rsidR="00C869D7">
        <w:t xml:space="preserve"> </w:t>
      </w:r>
      <w:r w:rsidR="00154693">
        <w:fldChar w:fldCharType="begin"/>
      </w:r>
      <w:r w:rsidR="001E49FC">
        <w:instrText xml:space="preserve"> ADDIN EN.CITE &lt;EndNote&gt;&lt;Cite ExcludeAuth="1"&gt;&lt;Year&gt;2012&lt;/Year&gt;&lt;RecNum&gt;22&lt;/RecNum&gt;&lt;IDText&gt;www-chef&lt;/IDText&gt;&lt;DisplayText&gt;[20]&lt;/DisplayText&gt;&lt;record&gt;&lt;rec-number&gt;22&lt;/rec-number&gt;&lt;foreign-keys&gt;&lt;key app="EN" db-id="20tw5svdats2a8eztp7vdxsj29reespatr0r"&gt;22&lt;/key&gt;&lt;/foreign-keys&gt;&lt;ref-type name="Web Page"&gt;12&lt;/ref-type&gt;&lt;contributors&gt;&lt;/contributors&gt;&lt;titles&gt;&lt;title&gt;Chef&lt;/title&gt;&lt;/titles&gt;&lt;dates&gt;&lt;year&gt;2012&lt;/year&gt;&lt;/dates&gt;&lt;label&gt;www-chef&lt;/label&gt;&lt;urls&gt;&lt;related-urls&gt;&lt;url&gt;http://www.opscode.com/chef/&lt;/url&gt;&lt;/related-urls&gt;&lt;/urls&gt;&lt;/record&gt;&lt;/Cite&gt;&lt;/EndNote&gt;</w:instrText>
      </w:r>
      <w:r w:rsidR="00154693">
        <w:fldChar w:fldCharType="separate"/>
      </w:r>
      <w:r w:rsidR="001E49FC">
        <w:rPr>
          <w:noProof/>
        </w:rPr>
        <w:t>[</w:t>
      </w:r>
      <w:hyperlink w:anchor="_ENREF_20" w:tooltip=", 2012 #22" w:history="1">
        <w:r w:rsidR="001E49FC">
          <w:rPr>
            <w:noProof/>
          </w:rPr>
          <w:t>20</w:t>
        </w:r>
      </w:hyperlink>
      <w:r w:rsidR="001E49FC">
        <w:rPr>
          <w:noProof/>
        </w:rPr>
        <w:t>]</w:t>
      </w:r>
      <w:r w:rsidR="00154693">
        <w:fldChar w:fldCharType="end"/>
      </w:r>
      <w:r w:rsidR="00940C86">
        <w:t xml:space="preserve"> and </w:t>
      </w:r>
      <w:r w:rsidR="00272BEC">
        <w:t>P</w:t>
      </w:r>
      <w:r w:rsidR="00940C86">
        <w:t xml:space="preserve">uppet </w:t>
      </w:r>
      <w:r w:rsidR="00154693">
        <w:fldChar w:fldCharType="begin"/>
      </w:r>
      <w:r w:rsidR="001E49FC">
        <w:instrText xml:space="preserve"> ADDIN EN.CITE &lt;EndNote&gt;&lt;Cite ExcludeAuth="1"&gt;&lt;Year&gt;2012&lt;/Year&gt;&lt;RecNum&gt;23&lt;/RecNum&gt;&lt;IDText&gt;www-puppet&lt;/IDText&gt;&lt;DisplayText&gt;[21]&lt;/DisplayText&gt;&lt;record&gt;&lt;rec-number&gt;23&lt;/rec-number&gt;&lt;foreign-keys&gt;&lt;key app="EN" db-id="20tw5svdats2a8eztp7vdxsj29reespatr0r"&gt;23&lt;/key&gt;&lt;/foreign-keys&gt;&lt;ref-type name="Journal Article"&gt;17&lt;/ref-type&gt;&lt;contributors&gt;&lt;/contributors&gt;&lt;titles&gt;&lt;title&gt;Puppet&lt;/title&gt;&lt;/titles&gt;&lt;dates&gt;&lt;year&gt;2012&lt;/year&gt;&lt;/dates&gt;&lt;label&gt;www-puppet&lt;/label&gt;&lt;urls&gt;&lt;related-urls&gt;&lt;url&gt;http://puppetlabs.com/&lt;/url&gt;&lt;/related-urls&gt;&lt;/urls&gt;&lt;/record&gt;&lt;/Cite&gt;&lt;/EndNote&gt;</w:instrText>
      </w:r>
      <w:r w:rsidR="00154693">
        <w:fldChar w:fldCharType="separate"/>
      </w:r>
      <w:r w:rsidR="001E49FC">
        <w:rPr>
          <w:noProof/>
        </w:rPr>
        <w:t>[</w:t>
      </w:r>
      <w:hyperlink w:anchor="_ENREF_21" w:tooltip=", 2012 #23" w:history="1">
        <w:r w:rsidR="001E49FC">
          <w:rPr>
            <w:noProof/>
          </w:rPr>
          <w:t>21</w:t>
        </w:r>
      </w:hyperlink>
      <w:r w:rsidR="001E49FC">
        <w:rPr>
          <w:noProof/>
        </w:rPr>
        <w:t>]</w:t>
      </w:r>
      <w:r w:rsidR="00154693">
        <w:fldChar w:fldCharType="end"/>
      </w:r>
      <w:r w:rsidR="004F0931">
        <w:t xml:space="preserve"> </w:t>
      </w:r>
      <w:r w:rsidR="00940C86">
        <w:t xml:space="preserve">can simplify deployments especially if they have to be done repeatedly or require modifications to improve scalability. We claim that the environment to conduct an OpenStack experiment with just a handful VMs may look quite different from a deployment that uses many </w:t>
      </w:r>
      <w:r w:rsidR="00965C01">
        <w:t>hundreds</w:t>
      </w:r>
      <w:r w:rsidR="00940C86">
        <w:t xml:space="preserve"> of servers on which </w:t>
      </w:r>
      <w:r w:rsidR="00C61EEF">
        <w:t>O</w:t>
      </w:r>
      <w:r w:rsidR="00940C86">
        <w:t>penstack may be hosted. This is also documented nicely as part of the OpenStack Web pages that recommends more complex service hierarchies in case of larger deployments.</w:t>
      </w:r>
    </w:p>
    <w:p w:rsidR="008B1839" w:rsidRPr="008B1839" w:rsidRDefault="008B1839" w:rsidP="00940C86">
      <w:pPr>
        <w:pStyle w:val="Text"/>
        <w:ind w:firstLine="0"/>
      </w:pPr>
      <w:r w:rsidRPr="008B1839">
        <w:t xml:space="preserve">    On the other hand, we have seen that OpenNebula is very reliable and easy to deploy. Although in our experiments we found it </w:t>
      </w:r>
      <w:r w:rsidR="00E56BE3">
        <w:t xml:space="preserve">is </w:t>
      </w:r>
      <w:r w:rsidRPr="008B1839">
        <w:t>quite slow due to the lack of cach</w:t>
      </w:r>
      <w:r w:rsidR="0088241D">
        <w:t>ing images</w:t>
      </w:r>
      <w:r w:rsidRPr="008B1839">
        <w:t>. Nevertheless, we think that this problem is eas</w:t>
      </w:r>
      <w:r w:rsidR="00E56BE3">
        <w:t>y to solve</w:t>
      </w:r>
      <w:r w:rsidRPr="008B1839">
        <w:t xml:space="preserve">. In fact, after we finished the tests </w:t>
      </w:r>
      <w:r w:rsidR="00E56BE3">
        <w:t>we also found othe</w:t>
      </w:r>
      <w:r w:rsidR="00272BEC">
        <w:t>r</w:t>
      </w:r>
      <w:r w:rsidR="00E56BE3">
        <w:t xml:space="preserve"> community members having the same problem. A plugin to </w:t>
      </w:r>
      <w:r w:rsidR="00272BEC">
        <w:t>provide</w:t>
      </w:r>
      <w:r w:rsidR="00E56BE3">
        <w:t xml:space="preserve"> caching </w:t>
      </w:r>
      <w:r w:rsidR="00272BEC">
        <w:t>support is</w:t>
      </w:r>
      <w:r w:rsidR="00E56BE3">
        <w:t xml:space="preserve"> </w:t>
      </w:r>
      <w:r w:rsidR="0088241D">
        <w:t xml:space="preserve">already </w:t>
      </w:r>
      <w:r w:rsidR="00E56BE3">
        <w:t>available</w:t>
      </w:r>
      <w:r w:rsidR="00272BEC">
        <w:t>, which</w:t>
      </w:r>
      <w:r w:rsidR="00E56BE3">
        <w:t xml:space="preserve"> can significantly improve managing images across many nodes in OpenNebula. </w:t>
      </w:r>
    </w:p>
    <w:p w:rsidR="00E56BE3" w:rsidRDefault="00CB111E" w:rsidP="00E56BE3">
      <w:pPr>
        <w:pStyle w:val="Text"/>
      </w:pPr>
      <w:r>
        <w:t>Through the ability of rain it will become easier for us to deploy PaaS on the IaaS offerings</w:t>
      </w:r>
      <w:r w:rsidR="00DA631F">
        <w:t>,</w:t>
      </w:r>
      <w:r>
        <w:t xml:space="preserve"> as we </w:t>
      </w:r>
      <w:r w:rsidR="00FF413A">
        <w:t xml:space="preserve">will be able to </w:t>
      </w:r>
      <w:r>
        <w:t>create “templates” that facilitate their install</w:t>
      </w:r>
      <w:r w:rsidR="00FF413A">
        <w:t>ation</w:t>
      </w:r>
      <w:r>
        <w:t xml:space="preserve"> and potentially their upgrade. </w:t>
      </w:r>
      <w:r w:rsidR="006421E3">
        <w:t>Due to this ability it is possible to replicate the environments and introduce reproducible environment.</w:t>
      </w:r>
    </w:p>
    <w:p w:rsidR="008B1839" w:rsidRPr="008B1839" w:rsidRDefault="00965C01" w:rsidP="00A63F7E">
      <w:pPr>
        <w:pStyle w:val="Heading1"/>
        <w:numPr>
          <w:ilvl w:val="0"/>
          <w:numId w:val="0"/>
        </w:numPr>
      </w:pPr>
      <w:r w:rsidRPr="00966D14">
        <w:t>Acknowledgements</w:t>
      </w:r>
    </w:p>
    <w:p w:rsidR="0009003F" w:rsidRDefault="009B2CB7" w:rsidP="006421E3">
      <w:pPr>
        <w:pStyle w:val="Text"/>
      </w:pPr>
      <w:r>
        <w:t>We</w:t>
      </w:r>
      <w:r w:rsidR="008B1839" w:rsidRPr="008B1839">
        <w:t xml:space="preserve"> would like to acknowledge the </w:t>
      </w:r>
      <w:r w:rsidR="00F2445B">
        <w:t xml:space="preserve">rest of the FG </w:t>
      </w:r>
      <w:r w:rsidR="008B1839" w:rsidRPr="008B1839">
        <w:t>team for its support and help in the preparation and execution of these tests.</w:t>
      </w:r>
      <w:r w:rsidR="00435E62">
        <w:tab/>
      </w:r>
      <w:r w:rsidR="000D0FD2">
        <w:t>We like to thank Laurie Rushlow for a review of this paper.</w:t>
      </w:r>
    </w:p>
    <w:p w:rsidR="00961660" w:rsidRPr="002F7042" w:rsidRDefault="00435E62" w:rsidP="002F7042">
      <w:pPr>
        <w:pStyle w:val="ReferenceHead"/>
      </w:pPr>
      <w:r>
        <w:t>References</w:t>
      </w:r>
    </w:p>
    <w:p w:rsidR="00CB7635" w:rsidRDefault="00CB7635">
      <w:pPr>
        <w:pStyle w:val="FigureCaption"/>
      </w:pPr>
    </w:p>
    <w:p w:rsidR="005B7EDE" w:rsidRDefault="00CB7635" w:rsidP="005B7EDE">
      <w:pPr>
        <w:pStyle w:val="FigureCaption"/>
        <w:ind w:left="720" w:hanging="720"/>
        <w:rPr>
          <w:noProof/>
        </w:rPr>
      </w:pPr>
      <w:r>
        <w:fldChar w:fldCharType="begin"/>
      </w:r>
      <w:r>
        <w:instrText xml:space="preserve"> ADDIN EN.REFLIST </w:instrText>
      </w:r>
      <w:r>
        <w:fldChar w:fldCharType="separate"/>
      </w:r>
      <w:bookmarkStart w:id="5" w:name="_ENREF_1"/>
      <w:r w:rsidR="005B7EDE">
        <w:rPr>
          <w:noProof/>
        </w:rPr>
        <w:t>[1]</w:t>
      </w:r>
      <w:r w:rsidR="005B7EDE">
        <w:rPr>
          <w:noProof/>
        </w:rPr>
        <w:tab/>
      </w:r>
      <w:r w:rsidR="005B7EDE" w:rsidRPr="005B7EDE">
        <w:rPr>
          <w:i/>
          <w:noProof/>
        </w:rPr>
        <w:t>Nimbus Project Web Page</w:t>
      </w:r>
      <w:r w:rsidR="005B7EDE">
        <w:rPr>
          <w:noProof/>
        </w:rPr>
        <w:t xml:space="preserve">. Available: </w:t>
      </w:r>
      <w:bookmarkEnd w:id="5"/>
      <w:r w:rsidR="005B7EDE">
        <w:rPr>
          <w:noProof/>
        </w:rPr>
        <w:fldChar w:fldCharType="begin"/>
      </w:r>
      <w:r w:rsidR="005B7EDE">
        <w:rPr>
          <w:noProof/>
        </w:rPr>
        <w:instrText xml:space="preserve"> HYPERLINK "http://www.nimbusproject.org" </w:instrText>
      </w:r>
      <w:r w:rsidR="005B7EDE">
        <w:rPr>
          <w:noProof/>
        </w:rPr>
        <w:fldChar w:fldCharType="separate"/>
      </w:r>
      <w:r w:rsidR="005B7EDE" w:rsidRPr="005B7EDE">
        <w:rPr>
          <w:rStyle w:val="Hyperlink"/>
          <w:noProof/>
          <w:sz w:val="20"/>
          <w:szCs w:val="20"/>
        </w:rPr>
        <w:t>http://www.nimbusproject.org</w:t>
      </w:r>
      <w:r w:rsidR="005B7EDE">
        <w:rPr>
          <w:noProof/>
        </w:rPr>
        <w:fldChar w:fldCharType="end"/>
      </w:r>
    </w:p>
    <w:p w:rsidR="005B7EDE" w:rsidRDefault="005B7EDE" w:rsidP="005B7EDE">
      <w:pPr>
        <w:pStyle w:val="FigureCaption"/>
        <w:ind w:left="720" w:hanging="720"/>
        <w:rPr>
          <w:noProof/>
        </w:rPr>
      </w:pPr>
      <w:bookmarkStart w:id="6" w:name="_ENREF_2"/>
      <w:r>
        <w:rPr>
          <w:noProof/>
        </w:rPr>
        <w:t>[2]</w:t>
      </w:r>
      <w:r>
        <w:rPr>
          <w:noProof/>
        </w:rPr>
        <w:tab/>
        <w:t xml:space="preserve">K. Keahey, I. Foster, T. Freeman, and X. Zhang, "Virtual Workspaces: Achieving Quality of Service and Quality of Life in the Grid," </w:t>
      </w:r>
      <w:r w:rsidRPr="005B7EDE">
        <w:rPr>
          <w:i/>
          <w:noProof/>
        </w:rPr>
        <w:t xml:space="preserve">Scientific Programming Journal, </w:t>
      </w:r>
      <w:r>
        <w:rPr>
          <w:noProof/>
        </w:rPr>
        <w:t>vol. 13, pp. 265-276, 2005.</w:t>
      </w:r>
      <w:bookmarkEnd w:id="6"/>
    </w:p>
    <w:p w:rsidR="005B7EDE" w:rsidRDefault="005B7EDE" w:rsidP="005B7EDE">
      <w:pPr>
        <w:pStyle w:val="FigureCaption"/>
        <w:ind w:left="720" w:hanging="720"/>
        <w:rPr>
          <w:noProof/>
        </w:rPr>
      </w:pPr>
      <w:bookmarkStart w:id="7" w:name="_ENREF_3"/>
      <w:r>
        <w:rPr>
          <w:noProof/>
        </w:rPr>
        <w:t>[3]</w:t>
      </w:r>
      <w:r>
        <w:rPr>
          <w:noProof/>
        </w:rPr>
        <w:tab/>
      </w:r>
      <w:r w:rsidRPr="005B7EDE">
        <w:rPr>
          <w:i/>
          <w:noProof/>
        </w:rPr>
        <w:t>OpenNebula Web Page</w:t>
      </w:r>
      <w:r>
        <w:rPr>
          <w:noProof/>
        </w:rPr>
        <w:t xml:space="preserve">. Available: </w:t>
      </w:r>
      <w:bookmarkEnd w:id="7"/>
      <w:r>
        <w:rPr>
          <w:noProof/>
        </w:rPr>
        <w:fldChar w:fldCharType="begin"/>
      </w:r>
      <w:r>
        <w:rPr>
          <w:noProof/>
        </w:rPr>
        <w:instrText xml:space="preserve"> HYPERLINK "http://www.opennebula.org" </w:instrText>
      </w:r>
      <w:r>
        <w:rPr>
          <w:noProof/>
        </w:rPr>
        <w:fldChar w:fldCharType="separate"/>
      </w:r>
      <w:r w:rsidRPr="005B7EDE">
        <w:rPr>
          <w:rStyle w:val="Hyperlink"/>
          <w:noProof/>
          <w:sz w:val="20"/>
          <w:szCs w:val="20"/>
        </w:rPr>
        <w:t>http://www.opennebula.org</w:t>
      </w:r>
      <w:r>
        <w:rPr>
          <w:noProof/>
        </w:rPr>
        <w:fldChar w:fldCharType="end"/>
      </w:r>
    </w:p>
    <w:p w:rsidR="005B7EDE" w:rsidRDefault="005B7EDE" w:rsidP="005B7EDE">
      <w:pPr>
        <w:pStyle w:val="FigureCaption"/>
        <w:ind w:left="720" w:hanging="720"/>
        <w:rPr>
          <w:noProof/>
        </w:rPr>
      </w:pPr>
      <w:bookmarkStart w:id="8" w:name="_ENREF_4"/>
      <w:r>
        <w:rPr>
          <w:noProof/>
        </w:rPr>
        <w:t>[4]</w:t>
      </w:r>
      <w:r>
        <w:rPr>
          <w:noProof/>
        </w:rPr>
        <w:tab/>
        <w:t xml:space="preserve">I. M. Llorente, R. Moreno-Vozmediano, and R. S. Montero, "Cloud computing for on-demand grid resource provisioning," </w:t>
      </w:r>
      <w:r w:rsidRPr="005B7EDE">
        <w:rPr>
          <w:i/>
          <w:noProof/>
        </w:rPr>
        <w:t xml:space="preserve">Advances in Parallel Computing, </w:t>
      </w:r>
      <w:r>
        <w:rPr>
          <w:noProof/>
        </w:rPr>
        <w:t>vol. 18, pp. 177-191, 2009.</w:t>
      </w:r>
      <w:bookmarkEnd w:id="8"/>
    </w:p>
    <w:p w:rsidR="005B7EDE" w:rsidRDefault="005B7EDE" w:rsidP="005B7EDE">
      <w:pPr>
        <w:pStyle w:val="FigureCaption"/>
        <w:ind w:left="720" w:hanging="720"/>
        <w:rPr>
          <w:noProof/>
        </w:rPr>
      </w:pPr>
      <w:bookmarkStart w:id="9" w:name="_ENREF_5"/>
      <w:r>
        <w:rPr>
          <w:noProof/>
        </w:rPr>
        <w:t>[5]</w:t>
      </w:r>
      <w:r>
        <w:rPr>
          <w:noProof/>
        </w:rPr>
        <w:tab/>
        <w:t xml:space="preserve">R. S. Montero, R. Moreno-Vozmediano, and I. M. Llorente, "An Elasticity Model for High Throughput Computing Clusters," </w:t>
      </w:r>
      <w:r w:rsidRPr="005B7EDE">
        <w:rPr>
          <w:i/>
          <w:noProof/>
        </w:rPr>
        <w:t xml:space="preserve">J. Parallel and Distributed Computing, </w:t>
      </w:r>
      <w:r>
        <w:rPr>
          <w:noProof/>
        </w:rPr>
        <w:t>2010.</w:t>
      </w:r>
      <w:bookmarkEnd w:id="9"/>
    </w:p>
    <w:p w:rsidR="005B7EDE" w:rsidRDefault="005B7EDE" w:rsidP="005B7EDE">
      <w:pPr>
        <w:pStyle w:val="FigureCaption"/>
        <w:ind w:left="720" w:hanging="720"/>
        <w:rPr>
          <w:noProof/>
        </w:rPr>
      </w:pPr>
      <w:bookmarkStart w:id="10" w:name="_ENREF_6"/>
      <w:r>
        <w:rPr>
          <w:noProof/>
        </w:rPr>
        <w:t>[6]</w:t>
      </w:r>
      <w:r>
        <w:rPr>
          <w:noProof/>
        </w:rPr>
        <w:tab/>
        <w:t xml:space="preserve">B.Sotomayor, R. S. Montero, I. M. Llorente, and I.Foster, "Virtual Infrastructure Management in Private and Hybrid Clouds," </w:t>
      </w:r>
      <w:r w:rsidRPr="005B7EDE">
        <w:rPr>
          <w:i/>
          <w:noProof/>
        </w:rPr>
        <w:t xml:space="preserve">IEEE Internet Computing, </w:t>
      </w:r>
      <w:r>
        <w:rPr>
          <w:noProof/>
        </w:rPr>
        <w:t>vol. 13, pp. 14-22, Sep.-Oct 2009 2009.</w:t>
      </w:r>
      <w:bookmarkEnd w:id="10"/>
    </w:p>
    <w:p w:rsidR="005B7EDE" w:rsidRDefault="005B7EDE" w:rsidP="005B7EDE">
      <w:pPr>
        <w:pStyle w:val="FigureCaption"/>
        <w:ind w:left="720" w:hanging="720"/>
        <w:rPr>
          <w:noProof/>
        </w:rPr>
      </w:pPr>
      <w:bookmarkStart w:id="11" w:name="_ENREF_7"/>
      <w:r>
        <w:rPr>
          <w:noProof/>
        </w:rPr>
        <w:t>[7]</w:t>
      </w:r>
      <w:r>
        <w:rPr>
          <w:noProof/>
        </w:rPr>
        <w:tab/>
      </w:r>
      <w:r w:rsidRPr="005B7EDE">
        <w:rPr>
          <w:i/>
          <w:noProof/>
        </w:rPr>
        <w:t>OpenStack Web Page</w:t>
      </w:r>
      <w:r>
        <w:rPr>
          <w:noProof/>
        </w:rPr>
        <w:t xml:space="preserve">. Available: </w:t>
      </w:r>
      <w:bookmarkEnd w:id="11"/>
      <w:r>
        <w:rPr>
          <w:noProof/>
        </w:rPr>
        <w:fldChar w:fldCharType="begin"/>
      </w:r>
      <w:r>
        <w:rPr>
          <w:noProof/>
        </w:rPr>
        <w:instrText xml:space="preserve"> HYPERLINK "http://www.openstack.org" </w:instrText>
      </w:r>
      <w:r>
        <w:rPr>
          <w:noProof/>
        </w:rPr>
        <w:fldChar w:fldCharType="separate"/>
      </w:r>
      <w:r w:rsidRPr="005B7EDE">
        <w:rPr>
          <w:rStyle w:val="Hyperlink"/>
          <w:noProof/>
          <w:sz w:val="20"/>
          <w:szCs w:val="20"/>
        </w:rPr>
        <w:t>http://www.openstack.org</w:t>
      </w:r>
      <w:r>
        <w:rPr>
          <w:noProof/>
        </w:rPr>
        <w:fldChar w:fldCharType="end"/>
      </w:r>
    </w:p>
    <w:p w:rsidR="005B7EDE" w:rsidRDefault="005B7EDE" w:rsidP="005B7EDE">
      <w:pPr>
        <w:pStyle w:val="FigureCaption"/>
        <w:ind w:left="720" w:hanging="720"/>
        <w:rPr>
          <w:noProof/>
        </w:rPr>
      </w:pPr>
      <w:bookmarkStart w:id="12" w:name="_ENREF_8"/>
      <w:r>
        <w:rPr>
          <w:noProof/>
        </w:rPr>
        <w:t>[8]</w:t>
      </w:r>
      <w:r>
        <w:rPr>
          <w:noProof/>
        </w:rPr>
        <w:tab/>
      </w:r>
      <w:r w:rsidRPr="005B7EDE">
        <w:rPr>
          <w:i/>
          <w:noProof/>
        </w:rPr>
        <w:t>Eucalyptus Web Pages (Open Source)</w:t>
      </w:r>
      <w:r>
        <w:rPr>
          <w:noProof/>
        </w:rPr>
        <w:t xml:space="preserve">. Available: </w:t>
      </w:r>
      <w:bookmarkEnd w:id="12"/>
      <w:r>
        <w:rPr>
          <w:noProof/>
        </w:rPr>
        <w:fldChar w:fldCharType="begin"/>
      </w:r>
      <w:r>
        <w:rPr>
          <w:noProof/>
        </w:rPr>
        <w:instrText xml:space="preserve"> HYPERLINK "http://open.eucalyptus.com/" </w:instrText>
      </w:r>
      <w:r>
        <w:rPr>
          <w:noProof/>
        </w:rPr>
        <w:fldChar w:fldCharType="separate"/>
      </w:r>
      <w:r w:rsidRPr="005B7EDE">
        <w:rPr>
          <w:rStyle w:val="Hyperlink"/>
          <w:noProof/>
          <w:sz w:val="20"/>
          <w:szCs w:val="20"/>
        </w:rPr>
        <w:t>http://open.eucalyptus.com/</w:t>
      </w:r>
      <w:r>
        <w:rPr>
          <w:noProof/>
        </w:rPr>
        <w:fldChar w:fldCharType="end"/>
      </w:r>
    </w:p>
    <w:p w:rsidR="001E49FC" w:rsidRDefault="001E49FC" w:rsidP="001E49FC">
      <w:pPr>
        <w:pStyle w:val="FigureCaption"/>
        <w:ind w:left="720" w:hanging="720"/>
        <w:rPr>
          <w:noProof/>
        </w:rPr>
      </w:pPr>
      <w:bookmarkStart w:id="13" w:name="_ENREF_9"/>
      <w:r>
        <w:rPr>
          <w:noProof/>
        </w:rPr>
        <w:t>[9]</w:t>
      </w:r>
      <w:r>
        <w:rPr>
          <w:noProof/>
        </w:rPr>
        <w:tab/>
        <w:t>P. Sempolinski and D. Thain, " A Comparison and Critique of Eucalyptus, OpenNebula and Nimbus. ," presented at the IEEE 2nd Int. Conf. on Cloud Computing Technology and Science, 2010.</w:t>
      </w:r>
    </w:p>
    <w:bookmarkEnd w:id="13"/>
    <w:p w:rsidR="005B7EDE" w:rsidRDefault="001E49FC" w:rsidP="005B7EDE">
      <w:pPr>
        <w:pStyle w:val="FigureCaption"/>
        <w:ind w:left="720" w:hanging="720"/>
        <w:rPr>
          <w:noProof/>
        </w:rPr>
      </w:pPr>
      <w:r>
        <w:rPr>
          <w:noProof/>
        </w:rPr>
        <w:t>[10]</w:t>
      </w:r>
      <w:r>
        <w:rPr>
          <w:noProof/>
        </w:rPr>
        <w:tab/>
      </w:r>
      <w:r w:rsidRPr="001E49FC">
        <w:rPr>
          <w:i/>
          <w:noProof/>
        </w:rPr>
        <w:t>Eucalyptus Network Configuration 2.0</w:t>
      </w:r>
      <w:r>
        <w:rPr>
          <w:noProof/>
        </w:rPr>
        <w:t xml:space="preserve">. Available: </w:t>
      </w:r>
      <w:hyperlink r:id="rId16" w:history="1">
        <w:r w:rsidR="005B7EDE" w:rsidRPr="005B7EDE">
          <w:rPr>
            <w:rStyle w:val="Hyperlink"/>
            <w:noProof/>
            <w:sz w:val="20"/>
            <w:szCs w:val="20"/>
          </w:rPr>
          <w:t>http://open.eucalyptus.com/wiki/EucalyptusNetworkConfiguration_v2.0</w:t>
        </w:r>
      </w:hyperlink>
    </w:p>
    <w:p w:rsidR="001E49FC" w:rsidRDefault="001E49FC" w:rsidP="001E49FC">
      <w:pPr>
        <w:pStyle w:val="FigureCaption"/>
        <w:ind w:left="720" w:hanging="720"/>
        <w:rPr>
          <w:noProof/>
        </w:rPr>
      </w:pPr>
      <w:bookmarkStart w:id="14" w:name="_ENREF_10"/>
      <w:r>
        <w:rPr>
          <w:noProof/>
        </w:rPr>
        <w:t>[11]</w:t>
      </w:r>
      <w:r>
        <w:rPr>
          <w:noProof/>
        </w:rPr>
        <w:tab/>
        <w:t xml:space="preserve">S. Krishnan and S. Smallen. (2012, </w:t>
      </w:r>
      <w:r w:rsidRPr="001E49FC">
        <w:rPr>
          <w:i/>
          <w:noProof/>
        </w:rPr>
        <w:t>myHadoop</w:t>
      </w:r>
      <w:r>
        <w:rPr>
          <w:noProof/>
        </w:rPr>
        <w:t xml:space="preserve">. Available: </w:t>
      </w:r>
      <w:hyperlink r:id="rId17" w:history="1">
        <w:r w:rsidRPr="001E49FC">
          <w:rPr>
            <w:rStyle w:val="Hyperlink"/>
            <w:noProof/>
            <w:sz w:val="20"/>
            <w:szCs w:val="20"/>
          </w:rPr>
          <w:t>http://sourceforge.net/projects/myhadoop/</w:t>
        </w:r>
      </w:hyperlink>
    </w:p>
    <w:p w:rsidR="001E49FC" w:rsidRDefault="001E49FC" w:rsidP="001E49FC">
      <w:pPr>
        <w:pStyle w:val="FigureCaption"/>
        <w:ind w:left="720" w:hanging="720"/>
        <w:rPr>
          <w:noProof/>
        </w:rPr>
      </w:pPr>
      <w:bookmarkStart w:id="15" w:name="_ENREF_11"/>
      <w:bookmarkEnd w:id="14"/>
      <w:r>
        <w:rPr>
          <w:noProof/>
        </w:rPr>
        <w:t>[12]</w:t>
      </w:r>
      <w:r>
        <w:rPr>
          <w:noProof/>
        </w:rPr>
        <w:tab/>
        <w:t xml:space="preserve">(2012, </w:t>
      </w:r>
      <w:r w:rsidRPr="001E49FC">
        <w:rPr>
          <w:i/>
          <w:noProof/>
        </w:rPr>
        <w:t>Twister</w:t>
      </w:r>
      <w:r>
        <w:rPr>
          <w:noProof/>
        </w:rPr>
        <w:t xml:space="preserve">. Available: </w:t>
      </w:r>
      <w:hyperlink r:id="rId18" w:history="1">
        <w:r w:rsidRPr="001E49FC">
          <w:rPr>
            <w:rStyle w:val="Hyperlink"/>
            <w:noProof/>
            <w:sz w:val="20"/>
            <w:szCs w:val="20"/>
          </w:rPr>
          <w:t>http://www.iterativemapreduce.org/</w:t>
        </w:r>
      </w:hyperlink>
    </w:p>
    <w:p w:rsidR="001E49FC" w:rsidRDefault="005B7EDE" w:rsidP="001E49FC">
      <w:pPr>
        <w:pStyle w:val="FigureCaption"/>
        <w:ind w:left="720" w:hanging="720"/>
        <w:rPr>
          <w:noProof/>
        </w:rPr>
      </w:pPr>
      <w:bookmarkStart w:id="16" w:name="_ENREF_13"/>
      <w:bookmarkEnd w:id="15"/>
      <w:r>
        <w:rPr>
          <w:noProof/>
        </w:rPr>
        <w:t>[13]</w:t>
      </w:r>
      <w:r>
        <w:rPr>
          <w:noProof/>
        </w:rPr>
        <w:tab/>
        <w:t>"</w:t>
      </w:r>
      <w:r w:rsidR="001E49FC">
        <w:rPr>
          <w:noProof/>
        </w:rPr>
        <w:t>Globus Project."</w:t>
      </w:r>
    </w:p>
    <w:p w:rsidR="001E49FC" w:rsidRDefault="001E49FC" w:rsidP="001E49FC">
      <w:pPr>
        <w:pStyle w:val="FigureCaption"/>
        <w:ind w:left="720" w:hanging="720"/>
        <w:rPr>
          <w:noProof/>
        </w:rPr>
      </w:pPr>
      <w:r>
        <w:rPr>
          <w:noProof/>
        </w:rPr>
        <w:t>[14]</w:t>
      </w:r>
      <w:r>
        <w:rPr>
          <w:noProof/>
        </w:rPr>
        <w:tab/>
        <w:t xml:space="preserve">G. von Laszewski, I. Foster, J. Gawor, and P. Lane, "A Java Commodity Grid Kit," </w:t>
      </w:r>
      <w:r w:rsidRPr="001E49FC">
        <w:rPr>
          <w:i/>
          <w:noProof/>
        </w:rPr>
        <w:t xml:space="preserve">Concurrency and Computation: Practice and Experience, </w:t>
      </w:r>
      <w:r>
        <w:rPr>
          <w:noProof/>
        </w:rPr>
        <w:t>vol. 13, pp. 643-662, 2001.</w:t>
      </w:r>
    </w:p>
    <w:p w:rsidR="001E49FC" w:rsidRDefault="001E49FC" w:rsidP="001E49FC">
      <w:pPr>
        <w:pStyle w:val="FigureCaption"/>
        <w:ind w:left="720" w:hanging="720"/>
        <w:rPr>
          <w:noProof/>
        </w:rPr>
      </w:pPr>
      <w:r>
        <w:rPr>
          <w:noProof/>
        </w:rPr>
        <w:t>[15]</w:t>
      </w:r>
      <w:r>
        <w:rPr>
          <w:noProof/>
        </w:rPr>
        <w:tab/>
        <w:t>J. Diaz, G. v. Laszewski, F. Wang, and G. Fox, " Abstract Image Management and Universal Image Registration for Cloud and HPC Infrastructures " Pervasive Technology Institute, Indiana University, Paper Draft03/2012 2012.</w:t>
      </w:r>
    </w:p>
    <w:p w:rsidR="005B7EDE" w:rsidRDefault="001E49FC" w:rsidP="005B7EDE">
      <w:pPr>
        <w:pStyle w:val="FigureCaption"/>
        <w:ind w:left="720" w:hanging="720"/>
        <w:rPr>
          <w:noProof/>
        </w:rPr>
      </w:pPr>
      <w:r>
        <w:rPr>
          <w:noProof/>
        </w:rPr>
        <w:t>[16]</w:t>
      </w:r>
      <w:r>
        <w:rPr>
          <w:noProof/>
        </w:rPr>
        <w:tab/>
        <w:t>"</w:t>
      </w:r>
      <w:r w:rsidR="005B7EDE">
        <w:rPr>
          <w:noProof/>
        </w:rPr>
        <w:t>Running 200 VM instances on OpenStack."</w:t>
      </w:r>
      <w:bookmarkEnd w:id="16"/>
    </w:p>
    <w:p w:rsidR="001E49FC" w:rsidRDefault="001E49FC" w:rsidP="001E49FC">
      <w:pPr>
        <w:pStyle w:val="FigureCaption"/>
        <w:ind w:left="720" w:hanging="720"/>
        <w:rPr>
          <w:noProof/>
        </w:rPr>
      </w:pPr>
      <w:r>
        <w:rPr>
          <w:noProof/>
        </w:rPr>
        <w:t>[17]</w:t>
      </w:r>
      <w:r>
        <w:rPr>
          <w:noProof/>
        </w:rPr>
        <w:tab/>
        <w:t>U. Schwickerath, "CERN Cloud Computing Infrastructure," presented at the ICS Cloud Computing Conference, 2010.</w:t>
      </w:r>
    </w:p>
    <w:p w:rsidR="001E49FC" w:rsidRDefault="001E49FC" w:rsidP="001E49FC">
      <w:pPr>
        <w:pStyle w:val="FigureCaption"/>
        <w:ind w:left="720" w:hanging="720"/>
        <w:rPr>
          <w:noProof/>
        </w:rPr>
      </w:pPr>
      <w:r>
        <w:rPr>
          <w:noProof/>
        </w:rPr>
        <w:t>[18]</w:t>
      </w:r>
      <w:r>
        <w:rPr>
          <w:noProof/>
        </w:rPr>
        <w:tab/>
        <w:t>"CERN Scaling up to 16000 VMs."</w:t>
      </w:r>
    </w:p>
    <w:p w:rsidR="001E49FC" w:rsidRDefault="001E49FC" w:rsidP="001E49FC">
      <w:pPr>
        <w:pStyle w:val="FigureCaption"/>
        <w:ind w:left="720" w:hanging="720"/>
        <w:rPr>
          <w:noProof/>
        </w:rPr>
      </w:pPr>
      <w:bookmarkStart w:id="17" w:name="_ENREF_19"/>
      <w:r>
        <w:rPr>
          <w:noProof/>
        </w:rPr>
        <w:t>[19]</w:t>
      </w:r>
      <w:r>
        <w:rPr>
          <w:noProof/>
        </w:rPr>
        <w:tab/>
        <w:t>"Cache optimization in OpenNebula."</w:t>
      </w:r>
      <w:bookmarkEnd w:id="17"/>
    </w:p>
    <w:p w:rsidR="001E49FC" w:rsidRDefault="001E49FC" w:rsidP="001E49FC">
      <w:pPr>
        <w:pStyle w:val="FigureCaption"/>
        <w:ind w:left="720" w:hanging="720"/>
        <w:rPr>
          <w:noProof/>
        </w:rPr>
      </w:pPr>
      <w:bookmarkStart w:id="18" w:name="_ENREF_20"/>
      <w:r>
        <w:rPr>
          <w:noProof/>
        </w:rPr>
        <w:t>[20]</w:t>
      </w:r>
      <w:r>
        <w:rPr>
          <w:noProof/>
        </w:rPr>
        <w:tab/>
        <w:t xml:space="preserve">(2012, </w:t>
      </w:r>
      <w:r w:rsidRPr="001E49FC">
        <w:rPr>
          <w:i/>
          <w:noProof/>
        </w:rPr>
        <w:t>Chef</w:t>
      </w:r>
      <w:r>
        <w:rPr>
          <w:noProof/>
        </w:rPr>
        <w:t xml:space="preserve">. Available: </w:t>
      </w:r>
      <w:bookmarkEnd w:id="18"/>
      <w:r>
        <w:rPr>
          <w:noProof/>
        </w:rPr>
        <w:fldChar w:fldCharType="begin"/>
      </w:r>
      <w:r>
        <w:rPr>
          <w:noProof/>
        </w:rPr>
        <w:instrText xml:space="preserve"> HYPERLINK "http://www.opscode.com/chef/" </w:instrText>
      </w:r>
      <w:r>
        <w:rPr>
          <w:noProof/>
        </w:rPr>
        <w:fldChar w:fldCharType="separate"/>
      </w:r>
      <w:r w:rsidRPr="001E49FC">
        <w:rPr>
          <w:rStyle w:val="Hyperlink"/>
          <w:noProof/>
          <w:sz w:val="20"/>
          <w:szCs w:val="20"/>
        </w:rPr>
        <w:t>http://www.opscode.com/chef/</w:t>
      </w:r>
      <w:r>
        <w:rPr>
          <w:noProof/>
        </w:rPr>
        <w:fldChar w:fldCharType="end"/>
      </w:r>
    </w:p>
    <w:p w:rsidR="001E49FC" w:rsidRDefault="001E49FC" w:rsidP="001E49FC">
      <w:pPr>
        <w:pStyle w:val="FigureCaption"/>
        <w:ind w:left="720" w:hanging="720"/>
        <w:rPr>
          <w:noProof/>
        </w:rPr>
      </w:pPr>
      <w:bookmarkStart w:id="19" w:name="_ENREF_21"/>
      <w:r>
        <w:rPr>
          <w:noProof/>
        </w:rPr>
        <w:t>[21]</w:t>
      </w:r>
      <w:r>
        <w:rPr>
          <w:noProof/>
        </w:rPr>
        <w:tab/>
        <w:t>"Puppet," 2012.</w:t>
      </w:r>
      <w:bookmarkEnd w:id="19"/>
    </w:p>
    <w:p w:rsidR="001E49FC" w:rsidRDefault="001E49FC" w:rsidP="001E49FC">
      <w:pPr>
        <w:pStyle w:val="FigureCaption"/>
        <w:rPr>
          <w:noProof/>
        </w:rPr>
      </w:pPr>
    </w:p>
    <w:p w:rsidR="00175A67" w:rsidRDefault="00CB7635" w:rsidP="00F2445B">
      <w:pPr>
        <w:pStyle w:val="FigureCaption"/>
      </w:pPr>
      <w:r>
        <w:fldChar w:fldCharType="end"/>
      </w:r>
      <w:r w:rsidR="00F2445B">
        <w:t xml:space="preserve"> </w:t>
      </w:r>
    </w:p>
    <w:p w:rsidR="00175A67" w:rsidRDefault="00175A67" w:rsidP="00F11D80">
      <w:pPr>
        <w:autoSpaceDE/>
        <w:autoSpaceDN/>
        <w:rPr>
          <w:sz w:val="16"/>
          <w:szCs w:val="16"/>
        </w:rPr>
      </w:pPr>
    </w:p>
    <w:p w:rsidR="00DF1C2E" w:rsidRDefault="00DF1C2E" w:rsidP="00F11D80">
      <w:pPr>
        <w:autoSpaceDE/>
        <w:autoSpaceDN/>
        <w:rPr>
          <w:sz w:val="16"/>
          <w:szCs w:val="16"/>
        </w:rPr>
      </w:pPr>
    </w:p>
    <w:p w:rsidR="00DF1C2E" w:rsidRDefault="00DF1C2E" w:rsidP="00F11D80">
      <w:pPr>
        <w:autoSpaceDE/>
        <w:autoSpaceDN/>
        <w:rPr>
          <w:sz w:val="16"/>
          <w:szCs w:val="16"/>
        </w:rPr>
      </w:pPr>
    </w:p>
    <w:p w:rsidR="00DF1C2E" w:rsidRDefault="00DF1C2E" w:rsidP="00F11D80">
      <w:pPr>
        <w:autoSpaceDE/>
        <w:autoSpaceDN/>
        <w:rPr>
          <w:sz w:val="16"/>
          <w:szCs w:val="16"/>
        </w:rPr>
      </w:pPr>
    </w:p>
    <w:p w:rsidR="00DF1C2E" w:rsidRPr="00F11D80" w:rsidRDefault="00DF1C2E" w:rsidP="00F11D80">
      <w:pPr>
        <w:autoSpaceDE/>
        <w:autoSpaceDN/>
        <w:rPr>
          <w:sz w:val="16"/>
          <w:szCs w:val="16"/>
        </w:rPr>
      </w:pPr>
    </w:p>
    <w:sectPr w:rsidR="00DF1C2E" w:rsidRPr="00F11D80">
      <w:headerReference w:type="default" r:id="rId19"/>
      <w:footerReference w:type="default" r:id="rId20"/>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4983" w:rsidRDefault="00F24983">
      <w:r>
        <w:separator/>
      </w:r>
    </w:p>
  </w:endnote>
  <w:endnote w:type="continuationSeparator" w:id="0">
    <w:p w:rsidR="00F24983" w:rsidRDefault="00F24983">
      <w:r>
        <w:continuationSeparator/>
      </w:r>
    </w:p>
  </w:endnote>
  <w:endnote w:type="continuationNotice" w:id="1">
    <w:p w:rsidR="00F24983" w:rsidRDefault="00F249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Zapf Dingbats">
    <w:panose1 w:val="05020102010704020609"/>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616" w:rsidRDefault="003516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4983" w:rsidRDefault="00F24983"/>
  </w:footnote>
  <w:footnote w:type="continuationSeparator" w:id="0">
    <w:p w:rsidR="00F24983" w:rsidRDefault="00F24983">
      <w:r>
        <w:continuationSeparator/>
      </w:r>
    </w:p>
  </w:footnote>
  <w:footnote w:type="continuationNotice" w:id="1">
    <w:p w:rsidR="00F24983" w:rsidRDefault="00F24983"/>
  </w:footnote>
  <w:footnote w:id="2">
    <w:p w:rsidR="00351616" w:rsidRDefault="00351616" w:rsidP="00BB67ED">
      <w:pPr>
        <w:pStyle w:val="FootnoteText"/>
        <w:ind w:firstLine="0"/>
      </w:pPr>
      <w:r>
        <w:t>This material is based upon work supported in part by the National Science Foundation under Grant No. 0910812.</w:t>
      </w:r>
    </w:p>
    <w:p w:rsidR="00351616" w:rsidRDefault="00351616">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616" w:rsidRDefault="00351616">
    <w:pPr>
      <w:framePr w:wrap="auto" w:vAnchor="text" w:hAnchor="margin" w:xAlign="right" w:y="1"/>
    </w:pPr>
    <w:r>
      <w:fldChar w:fldCharType="begin"/>
    </w:r>
    <w:r>
      <w:instrText xml:space="preserve">PAGE  </w:instrText>
    </w:r>
    <w:r>
      <w:fldChar w:fldCharType="separate"/>
    </w:r>
    <w:r w:rsidR="005F3D35">
      <w:rPr>
        <w:noProof/>
      </w:rPr>
      <w:t>3</w:t>
    </w:r>
    <w:r>
      <w:fldChar w:fldCharType="end"/>
    </w:r>
  </w:p>
  <w:p w:rsidR="00351616" w:rsidRDefault="00351616">
    <w:pPr>
      <w:ind w:right="360"/>
    </w:pPr>
    <w:r>
      <w:t>von Laszewski, Diaz, et.al. Comparison of Multiple Cloud Frameworks</w:t>
    </w:r>
  </w:p>
  <w:p w:rsidR="00351616" w:rsidRDefault="00351616">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B3D5543"/>
    <w:multiLevelType w:val="hybridMultilevel"/>
    <w:tmpl w:val="7F36D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2D334D"/>
    <w:multiLevelType w:val="hybridMultilevel"/>
    <w:tmpl w:val="A9EA092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
    <w:nsid w:val="0F9A3C5E"/>
    <w:multiLevelType w:val="hybridMultilevel"/>
    <w:tmpl w:val="268AD2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42F77B0"/>
    <w:multiLevelType w:val="hybridMultilevel"/>
    <w:tmpl w:val="D3E207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364978"/>
    <w:multiLevelType w:val="hybridMultilevel"/>
    <w:tmpl w:val="6C4E61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97400B"/>
    <w:multiLevelType w:val="multilevel"/>
    <w:tmpl w:val="2C9A9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0B1D66"/>
    <w:multiLevelType w:val="singleLevel"/>
    <w:tmpl w:val="0BEC9FB0"/>
    <w:lvl w:ilvl="0">
      <w:start w:val="1"/>
      <w:numFmt w:val="none"/>
      <w:lvlText w:val=""/>
      <w:legacy w:legacy="1" w:legacySpace="0" w:legacyIndent="0"/>
      <w:lvlJc w:val="left"/>
      <w:pPr>
        <w:ind w:left="288"/>
      </w:pPr>
    </w:lvl>
  </w:abstractNum>
  <w:abstractNum w:abstractNumId="8">
    <w:nsid w:val="23D84F1B"/>
    <w:multiLevelType w:val="multilevel"/>
    <w:tmpl w:val="0D002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17274C"/>
    <w:multiLevelType w:val="singleLevel"/>
    <w:tmpl w:val="04090011"/>
    <w:lvl w:ilvl="0">
      <w:start w:val="1"/>
      <w:numFmt w:val="decimal"/>
      <w:lvlText w:val="%1)"/>
      <w:lvlJc w:val="left"/>
      <w:pPr>
        <w:tabs>
          <w:tab w:val="num" w:pos="360"/>
        </w:tabs>
        <w:ind w:left="360" w:hanging="360"/>
      </w:pPr>
    </w:lvl>
  </w:abstractNum>
  <w:abstractNum w:abstractNumId="10">
    <w:nsid w:val="2BA35884"/>
    <w:multiLevelType w:val="hybridMultilevel"/>
    <w:tmpl w:val="D8862F1E"/>
    <w:lvl w:ilvl="0" w:tplc="04090001">
      <w:start w:val="1"/>
      <w:numFmt w:val="bullet"/>
      <w:lvlText w:val=""/>
      <w:lvlJc w:val="left"/>
      <w:pPr>
        <w:ind w:left="562" w:hanging="360"/>
      </w:pPr>
      <w:rPr>
        <w:rFonts w:ascii="Symbol" w:hAnsi="Symbol" w:hint="default"/>
      </w:rPr>
    </w:lvl>
    <w:lvl w:ilvl="1" w:tplc="11E0FA2A">
      <w:numFmt w:val="bullet"/>
      <w:lvlText w:val="-"/>
      <w:lvlJc w:val="left"/>
      <w:pPr>
        <w:ind w:left="1282" w:hanging="360"/>
      </w:pPr>
      <w:rPr>
        <w:rFonts w:ascii="Times New Roman" w:eastAsia="Times New Roman" w:hAnsi="Times New Roman" w:cs="Times New Roman"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1">
    <w:nsid w:val="2CD0756D"/>
    <w:multiLevelType w:val="hybridMultilevel"/>
    <w:tmpl w:val="655AA6C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2">
    <w:nsid w:val="2D234D8B"/>
    <w:multiLevelType w:val="singleLevel"/>
    <w:tmpl w:val="0409000F"/>
    <w:lvl w:ilvl="0">
      <w:start w:val="1"/>
      <w:numFmt w:val="decimal"/>
      <w:lvlText w:val="%1."/>
      <w:lvlJc w:val="left"/>
      <w:pPr>
        <w:tabs>
          <w:tab w:val="num" w:pos="360"/>
        </w:tabs>
        <w:ind w:left="360" w:hanging="360"/>
      </w:pPr>
    </w:lvl>
  </w:abstractNum>
  <w:abstractNum w:abstractNumId="13">
    <w:nsid w:val="2DA14828"/>
    <w:multiLevelType w:val="hybridMultilevel"/>
    <w:tmpl w:val="7CD21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nsid w:val="32547BBD"/>
    <w:multiLevelType w:val="hybridMultilevel"/>
    <w:tmpl w:val="AF1C4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nsid w:val="3AAC1CFC"/>
    <w:multiLevelType w:val="singleLevel"/>
    <w:tmpl w:val="3A8EC28E"/>
    <w:lvl w:ilvl="0">
      <w:start w:val="1"/>
      <w:numFmt w:val="decimal"/>
      <w:lvlText w:val="[%1]"/>
      <w:lvlJc w:val="left"/>
      <w:pPr>
        <w:tabs>
          <w:tab w:val="num" w:pos="360"/>
        </w:tabs>
        <w:ind w:left="360" w:hanging="360"/>
      </w:pPr>
    </w:lvl>
  </w:abstractNum>
  <w:abstractNum w:abstractNumId="18">
    <w:nsid w:val="3C136F34"/>
    <w:multiLevelType w:val="hybridMultilevel"/>
    <w:tmpl w:val="EED86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0041141"/>
    <w:multiLevelType w:val="hybridMultilevel"/>
    <w:tmpl w:val="E5ACAD52"/>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0">
    <w:nsid w:val="424D4841"/>
    <w:multiLevelType w:val="hybridMultilevel"/>
    <w:tmpl w:val="4A26144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1">
    <w:nsid w:val="45C737A9"/>
    <w:multiLevelType w:val="hybridMultilevel"/>
    <w:tmpl w:val="FD06801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742705D"/>
    <w:multiLevelType w:val="hybridMultilevel"/>
    <w:tmpl w:val="DA44FD0E"/>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24">
    <w:nsid w:val="4CED5340"/>
    <w:multiLevelType w:val="hybridMultilevel"/>
    <w:tmpl w:val="12467C66"/>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4DBF679B"/>
    <w:multiLevelType w:val="hybridMultilevel"/>
    <w:tmpl w:val="CE1241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FAA7209"/>
    <w:multiLevelType w:val="hybridMultilevel"/>
    <w:tmpl w:val="367CA528"/>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8">
    <w:nsid w:val="550E3DA8"/>
    <w:multiLevelType w:val="hybridMultilevel"/>
    <w:tmpl w:val="24CCF82A"/>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9">
    <w:nsid w:val="55630736"/>
    <w:multiLevelType w:val="singleLevel"/>
    <w:tmpl w:val="0BEC9FB0"/>
    <w:lvl w:ilvl="0">
      <w:start w:val="1"/>
      <w:numFmt w:val="none"/>
      <w:lvlText w:val=""/>
      <w:legacy w:legacy="1" w:legacySpace="0" w:legacyIndent="0"/>
      <w:lvlJc w:val="left"/>
      <w:pPr>
        <w:ind w:left="288"/>
      </w:pPr>
    </w:lvl>
  </w:abstractNum>
  <w:abstractNum w:abstractNumId="30">
    <w:nsid w:val="60196479"/>
    <w:multiLevelType w:val="hybridMultilevel"/>
    <w:tmpl w:val="8F4E0E40"/>
    <w:lvl w:ilvl="0" w:tplc="45402C1C">
      <w:start w:val="1"/>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1">
    <w:nsid w:val="62E81E3A"/>
    <w:multiLevelType w:val="hybridMultilevel"/>
    <w:tmpl w:val="B54488CC"/>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2">
    <w:nsid w:val="63BA1677"/>
    <w:multiLevelType w:val="hybridMultilevel"/>
    <w:tmpl w:val="EE68C8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8FC4C6F"/>
    <w:multiLevelType w:val="hybridMultilevel"/>
    <w:tmpl w:val="FD5C3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DC3293B"/>
    <w:multiLevelType w:val="singleLevel"/>
    <w:tmpl w:val="3A8EC28E"/>
    <w:lvl w:ilvl="0">
      <w:start w:val="1"/>
      <w:numFmt w:val="decimal"/>
      <w:lvlText w:val="[%1]"/>
      <w:lvlJc w:val="left"/>
      <w:pPr>
        <w:tabs>
          <w:tab w:val="num" w:pos="360"/>
        </w:tabs>
        <w:ind w:left="360" w:hanging="360"/>
      </w:pPr>
    </w:lvl>
  </w:abstractNum>
  <w:abstractNum w:abstractNumId="35">
    <w:nsid w:val="725D2D91"/>
    <w:multiLevelType w:val="hybridMultilevel"/>
    <w:tmpl w:val="A8CE7FC0"/>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6">
    <w:nsid w:val="728810D5"/>
    <w:multiLevelType w:val="hybridMultilevel"/>
    <w:tmpl w:val="C2B401B4"/>
    <w:lvl w:ilvl="0" w:tplc="45402C1C">
      <w:start w:val="1"/>
      <w:numFmt w:val="bullet"/>
      <w:lvlText w:val="-"/>
      <w:lvlJc w:val="left"/>
      <w:pPr>
        <w:ind w:left="764" w:hanging="360"/>
      </w:pPr>
      <w:rPr>
        <w:rFonts w:ascii="Times New Roman" w:eastAsia="Times New Roman" w:hAnsi="Times New Roman" w:cs="Times New Roman"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7">
    <w:nsid w:val="77E315E9"/>
    <w:multiLevelType w:val="singleLevel"/>
    <w:tmpl w:val="0BEC9FB0"/>
    <w:lvl w:ilvl="0">
      <w:start w:val="1"/>
      <w:numFmt w:val="none"/>
      <w:lvlText w:val=""/>
      <w:legacy w:legacy="1" w:legacySpace="0" w:legacyIndent="0"/>
      <w:lvlJc w:val="left"/>
      <w:pPr>
        <w:ind w:left="288"/>
      </w:pPr>
    </w:lvl>
  </w:abstractNum>
  <w:abstractNum w:abstractNumId="38">
    <w:nsid w:val="7A03100F"/>
    <w:multiLevelType w:val="hybridMultilevel"/>
    <w:tmpl w:val="9814A2A0"/>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9">
    <w:nsid w:val="7CA934C1"/>
    <w:multiLevelType w:val="multilevel"/>
    <w:tmpl w:val="22021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D3B195C"/>
    <w:multiLevelType w:val="hybridMultilevel"/>
    <w:tmpl w:val="36E0A4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9"/>
  </w:num>
  <w:num w:numId="15">
    <w:abstractNumId w:val="25"/>
  </w:num>
  <w:num w:numId="16">
    <w:abstractNumId w:val="37"/>
  </w:num>
  <w:num w:numId="17">
    <w:abstractNumId w:val="12"/>
  </w:num>
  <w:num w:numId="18">
    <w:abstractNumId w:val="9"/>
  </w:num>
  <w:num w:numId="19">
    <w:abstractNumId w:val="34"/>
  </w:num>
  <w:num w:numId="20">
    <w:abstractNumId w:val="17"/>
  </w:num>
  <w:num w:numId="21">
    <w:abstractNumId w:val="11"/>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15"/>
  </w:num>
  <w:num w:numId="25">
    <w:abstractNumId w:val="1"/>
  </w:num>
  <w:num w:numId="26">
    <w:abstractNumId w:val="28"/>
  </w:num>
  <w:num w:numId="27">
    <w:abstractNumId w:val="35"/>
  </w:num>
  <w:num w:numId="28">
    <w:abstractNumId w:val="36"/>
  </w:num>
  <w:num w:numId="29">
    <w:abstractNumId w:val="27"/>
  </w:num>
  <w:num w:numId="30">
    <w:abstractNumId w:val="24"/>
  </w:num>
  <w:num w:numId="31">
    <w:abstractNumId w:val="39"/>
  </w:num>
  <w:num w:numId="32">
    <w:abstractNumId w:val="6"/>
  </w:num>
  <w:num w:numId="33">
    <w:abstractNumId w:val="8"/>
  </w:num>
  <w:num w:numId="34">
    <w:abstractNumId w:val="21"/>
  </w:num>
  <w:num w:numId="35">
    <w:abstractNumId w:val="18"/>
  </w:num>
  <w:num w:numId="36">
    <w:abstractNumId w:val="10"/>
  </w:num>
  <w:num w:numId="37">
    <w:abstractNumId w:val="5"/>
  </w:num>
  <w:num w:numId="38">
    <w:abstractNumId w:val="13"/>
  </w:num>
  <w:num w:numId="39">
    <w:abstractNumId w:val="19"/>
  </w:num>
  <w:num w:numId="40">
    <w:abstractNumId w:val="31"/>
  </w:num>
  <w:num w:numId="41">
    <w:abstractNumId w:val="23"/>
  </w:num>
  <w:num w:numId="42">
    <w:abstractNumId w:val="3"/>
  </w:num>
  <w:num w:numId="43">
    <w:abstractNumId w:val="20"/>
  </w:num>
  <w:num w:numId="44">
    <w:abstractNumId w:val="38"/>
  </w:num>
  <w:num w:numId="45">
    <w:abstractNumId w:val="2"/>
  </w:num>
  <w:num w:numId="46">
    <w:abstractNumId w:val="32"/>
  </w:num>
  <w:num w:numId="47">
    <w:abstractNumId w:val="4"/>
  </w:num>
  <w:num w:numId="48">
    <w:abstractNumId w:val="33"/>
  </w:num>
  <w:num w:numId="49">
    <w:abstractNumId w:val="26"/>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tw5svdats2a8eztp7vdxsj29reespatr0r&quot;&gt;cloud-refs-gvl&lt;record-ids&gt;&lt;item&gt;2&lt;/item&gt;&lt;item&gt;3&lt;/item&gt;&lt;item&gt;4&lt;/item&gt;&lt;item&gt;5&lt;/item&gt;&lt;item&gt;6&lt;/item&gt;&lt;item&gt;7&lt;/item&gt;&lt;item&gt;8&lt;/item&gt;&lt;item&gt;9&lt;/item&gt;&lt;item&gt;17&lt;/item&gt;&lt;item&gt;18&lt;/item&gt;&lt;item&gt;19&lt;/item&gt;&lt;item&gt;20&lt;/item&gt;&lt;item&gt;21&lt;/item&gt;&lt;item&gt;22&lt;/item&gt;&lt;item&gt;23&lt;/item&gt;&lt;item&gt;24&lt;/item&gt;&lt;item&gt;25&lt;/item&gt;&lt;item&gt;26&lt;/item&gt;&lt;/record-ids&gt;&lt;/item&gt;&lt;item db-id=&quot;tfds52wxtdrwfoetrz1va9eqpaztr9ezwva0&quot;&gt;vonLaszewski&lt;record-ids&gt;&lt;item&gt;261&lt;/item&gt;&lt;item&gt;343&lt;/item&gt;&lt;/record-ids&gt;&lt;/item&gt;&lt;/Libraries&gt;"/>
  </w:docVars>
  <w:rsids>
    <w:rsidRoot w:val="00435E62"/>
    <w:rsid w:val="00000B6D"/>
    <w:rsid w:val="00003D0F"/>
    <w:rsid w:val="00010301"/>
    <w:rsid w:val="00025A42"/>
    <w:rsid w:val="00026B61"/>
    <w:rsid w:val="000322CA"/>
    <w:rsid w:val="000330D4"/>
    <w:rsid w:val="00035413"/>
    <w:rsid w:val="00037ED7"/>
    <w:rsid w:val="00043DE3"/>
    <w:rsid w:val="00045E69"/>
    <w:rsid w:val="000470F0"/>
    <w:rsid w:val="000525E7"/>
    <w:rsid w:val="00053310"/>
    <w:rsid w:val="00053DA3"/>
    <w:rsid w:val="00056FEB"/>
    <w:rsid w:val="000617B8"/>
    <w:rsid w:val="000640DD"/>
    <w:rsid w:val="0006438E"/>
    <w:rsid w:val="00066C1A"/>
    <w:rsid w:val="00074B1B"/>
    <w:rsid w:val="00080427"/>
    <w:rsid w:val="000840ED"/>
    <w:rsid w:val="0009003F"/>
    <w:rsid w:val="00090DA2"/>
    <w:rsid w:val="000913E2"/>
    <w:rsid w:val="00093337"/>
    <w:rsid w:val="00097F18"/>
    <w:rsid w:val="000A04F7"/>
    <w:rsid w:val="000A1495"/>
    <w:rsid w:val="000A569D"/>
    <w:rsid w:val="000B1F5E"/>
    <w:rsid w:val="000B419C"/>
    <w:rsid w:val="000B6863"/>
    <w:rsid w:val="000C087D"/>
    <w:rsid w:val="000C2328"/>
    <w:rsid w:val="000C460C"/>
    <w:rsid w:val="000C4F25"/>
    <w:rsid w:val="000C6640"/>
    <w:rsid w:val="000C71B9"/>
    <w:rsid w:val="000D068A"/>
    <w:rsid w:val="000D0FD2"/>
    <w:rsid w:val="000D227D"/>
    <w:rsid w:val="000D2A80"/>
    <w:rsid w:val="000D41AF"/>
    <w:rsid w:val="000D5918"/>
    <w:rsid w:val="000D5A82"/>
    <w:rsid w:val="000D7481"/>
    <w:rsid w:val="000E639D"/>
    <w:rsid w:val="000E6F95"/>
    <w:rsid w:val="000F558B"/>
    <w:rsid w:val="000F5DE0"/>
    <w:rsid w:val="000F604C"/>
    <w:rsid w:val="000F63AB"/>
    <w:rsid w:val="001011B1"/>
    <w:rsid w:val="001020B7"/>
    <w:rsid w:val="00103C67"/>
    <w:rsid w:val="00112252"/>
    <w:rsid w:val="00114966"/>
    <w:rsid w:val="00120010"/>
    <w:rsid w:val="001200F8"/>
    <w:rsid w:val="00122C56"/>
    <w:rsid w:val="00123777"/>
    <w:rsid w:val="00124A0A"/>
    <w:rsid w:val="00124D26"/>
    <w:rsid w:val="00127CD2"/>
    <w:rsid w:val="00130BA6"/>
    <w:rsid w:val="00132522"/>
    <w:rsid w:val="001326DB"/>
    <w:rsid w:val="00134424"/>
    <w:rsid w:val="00135958"/>
    <w:rsid w:val="00135A53"/>
    <w:rsid w:val="00136C1D"/>
    <w:rsid w:val="001456E4"/>
    <w:rsid w:val="0014687C"/>
    <w:rsid w:val="001475A9"/>
    <w:rsid w:val="00154693"/>
    <w:rsid w:val="00157554"/>
    <w:rsid w:val="00160180"/>
    <w:rsid w:val="001634D5"/>
    <w:rsid w:val="00163853"/>
    <w:rsid w:val="00166FCC"/>
    <w:rsid w:val="00167704"/>
    <w:rsid w:val="0017366B"/>
    <w:rsid w:val="00175A67"/>
    <w:rsid w:val="00176ECC"/>
    <w:rsid w:val="00181650"/>
    <w:rsid w:val="00181CE0"/>
    <w:rsid w:val="001823F8"/>
    <w:rsid w:val="00184075"/>
    <w:rsid w:val="00185149"/>
    <w:rsid w:val="001863A7"/>
    <w:rsid w:val="00186C14"/>
    <w:rsid w:val="00191225"/>
    <w:rsid w:val="00191C90"/>
    <w:rsid w:val="00193BA0"/>
    <w:rsid w:val="00196051"/>
    <w:rsid w:val="001A3757"/>
    <w:rsid w:val="001A3A1E"/>
    <w:rsid w:val="001A3AE7"/>
    <w:rsid w:val="001A75E8"/>
    <w:rsid w:val="001B243E"/>
    <w:rsid w:val="001B4AEB"/>
    <w:rsid w:val="001B60AD"/>
    <w:rsid w:val="001C1387"/>
    <w:rsid w:val="001C3ADE"/>
    <w:rsid w:val="001C6757"/>
    <w:rsid w:val="001D21DA"/>
    <w:rsid w:val="001D5B97"/>
    <w:rsid w:val="001E0369"/>
    <w:rsid w:val="001E23E5"/>
    <w:rsid w:val="001E431E"/>
    <w:rsid w:val="001E49FC"/>
    <w:rsid w:val="001E5704"/>
    <w:rsid w:val="001E7027"/>
    <w:rsid w:val="001E7721"/>
    <w:rsid w:val="00202454"/>
    <w:rsid w:val="00204E99"/>
    <w:rsid w:val="00205139"/>
    <w:rsid w:val="00206BB1"/>
    <w:rsid w:val="00207C9A"/>
    <w:rsid w:val="00210D5E"/>
    <w:rsid w:val="002110F4"/>
    <w:rsid w:val="0021296B"/>
    <w:rsid w:val="00213874"/>
    <w:rsid w:val="00214E85"/>
    <w:rsid w:val="00216BF0"/>
    <w:rsid w:val="00217DD8"/>
    <w:rsid w:val="0022309A"/>
    <w:rsid w:val="00223ADB"/>
    <w:rsid w:val="00223FB1"/>
    <w:rsid w:val="00225DE6"/>
    <w:rsid w:val="0023723E"/>
    <w:rsid w:val="0023782D"/>
    <w:rsid w:val="00237E5E"/>
    <w:rsid w:val="002400A8"/>
    <w:rsid w:val="0024189E"/>
    <w:rsid w:val="00244F35"/>
    <w:rsid w:val="002474AE"/>
    <w:rsid w:val="002506CD"/>
    <w:rsid w:val="00250C8A"/>
    <w:rsid w:val="002515C3"/>
    <w:rsid w:val="00251CCC"/>
    <w:rsid w:val="002550F7"/>
    <w:rsid w:val="00257812"/>
    <w:rsid w:val="00262107"/>
    <w:rsid w:val="002712FA"/>
    <w:rsid w:val="00272BEC"/>
    <w:rsid w:val="00280245"/>
    <w:rsid w:val="002829DB"/>
    <w:rsid w:val="0028622F"/>
    <w:rsid w:val="002869ED"/>
    <w:rsid w:val="0029211B"/>
    <w:rsid w:val="0029248E"/>
    <w:rsid w:val="00296FB0"/>
    <w:rsid w:val="00296FF7"/>
    <w:rsid w:val="00297253"/>
    <w:rsid w:val="002A10A2"/>
    <w:rsid w:val="002A1948"/>
    <w:rsid w:val="002A3E2D"/>
    <w:rsid w:val="002B2117"/>
    <w:rsid w:val="002B345C"/>
    <w:rsid w:val="002B38A4"/>
    <w:rsid w:val="002B7E1C"/>
    <w:rsid w:val="002C1708"/>
    <w:rsid w:val="002C26EF"/>
    <w:rsid w:val="002C45E1"/>
    <w:rsid w:val="002F7042"/>
    <w:rsid w:val="002F7280"/>
    <w:rsid w:val="003008DE"/>
    <w:rsid w:val="003012FA"/>
    <w:rsid w:val="00304DB6"/>
    <w:rsid w:val="00304E62"/>
    <w:rsid w:val="003050EE"/>
    <w:rsid w:val="0030527C"/>
    <w:rsid w:val="00305EDD"/>
    <w:rsid w:val="00306F1D"/>
    <w:rsid w:val="00312984"/>
    <w:rsid w:val="00313308"/>
    <w:rsid w:val="00317191"/>
    <w:rsid w:val="00320843"/>
    <w:rsid w:val="00321C71"/>
    <w:rsid w:val="0033041A"/>
    <w:rsid w:val="003323EA"/>
    <w:rsid w:val="00335133"/>
    <w:rsid w:val="003363F4"/>
    <w:rsid w:val="00341E60"/>
    <w:rsid w:val="00342359"/>
    <w:rsid w:val="00343228"/>
    <w:rsid w:val="00345AC8"/>
    <w:rsid w:val="003466ED"/>
    <w:rsid w:val="00347B69"/>
    <w:rsid w:val="00351616"/>
    <w:rsid w:val="0035603F"/>
    <w:rsid w:val="00356DCC"/>
    <w:rsid w:val="0035751E"/>
    <w:rsid w:val="00361E13"/>
    <w:rsid w:val="00370061"/>
    <w:rsid w:val="00371EA1"/>
    <w:rsid w:val="00373A54"/>
    <w:rsid w:val="00377991"/>
    <w:rsid w:val="00380C89"/>
    <w:rsid w:val="00381478"/>
    <w:rsid w:val="003832ED"/>
    <w:rsid w:val="00387430"/>
    <w:rsid w:val="003944A9"/>
    <w:rsid w:val="003A1D9D"/>
    <w:rsid w:val="003A6AB4"/>
    <w:rsid w:val="003B16EA"/>
    <w:rsid w:val="003B2352"/>
    <w:rsid w:val="003B456D"/>
    <w:rsid w:val="003C0440"/>
    <w:rsid w:val="003C2AEC"/>
    <w:rsid w:val="003C493D"/>
    <w:rsid w:val="003C5B61"/>
    <w:rsid w:val="003C675F"/>
    <w:rsid w:val="003C6F62"/>
    <w:rsid w:val="003D0645"/>
    <w:rsid w:val="003D27E9"/>
    <w:rsid w:val="003D4A55"/>
    <w:rsid w:val="003D703E"/>
    <w:rsid w:val="003D77E6"/>
    <w:rsid w:val="003E658E"/>
    <w:rsid w:val="003E6CB9"/>
    <w:rsid w:val="003F1385"/>
    <w:rsid w:val="003F140E"/>
    <w:rsid w:val="003F1FB9"/>
    <w:rsid w:val="003F4891"/>
    <w:rsid w:val="003F4AE1"/>
    <w:rsid w:val="003F5DEB"/>
    <w:rsid w:val="0040154A"/>
    <w:rsid w:val="00402F22"/>
    <w:rsid w:val="00411D14"/>
    <w:rsid w:val="00413581"/>
    <w:rsid w:val="0042495D"/>
    <w:rsid w:val="00424EC5"/>
    <w:rsid w:val="004302B9"/>
    <w:rsid w:val="004305E6"/>
    <w:rsid w:val="00430F37"/>
    <w:rsid w:val="004330F6"/>
    <w:rsid w:val="004335D5"/>
    <w:rsid w:val="00435E62"/>
    <w:rsid w:val="00436DFF"/>
    <w:rsid w:val="00442DEB"/>
    <w:rsid w:val="004512CC"/>
    <w:rsid w:val="0045210D"/>
    <w:rsid w:val="004527E9"/>
    <w:rsid w:val="00454242"/>
    <w:rsid w:val="00456954"/>
    <w:rsid w:val="004716BA"/>
    <w:rsid w:val="00471A6D"/>
    <w:rsid w:val="004728B1"/>
    <w:rsid w:val="00472C39"/>
    <w:rsid w:val="004746F3"/>
    <w:rsid w:val="00476FAF"/>
    <w:rsid w:val="00484485"/>
    <w:rsid w:val="00486594"/>
    <w:rsid w:val="00487480"/>
    <w:rsid w:val="00493EE5"/>
    <w:rsid w:val="00494CCE"/>
    <w:rsid w:val="004A0A74"/>
    <w:rsid w:val="004A3BA8"/>
    <w:rsid w:val="004B36EC"/>
    <w:rsid w:val="004B65F6"/>
    <w:rsid w:val="004B6D02"/>
    <w:rsid w:val="004B735F"/>
    <w:rsid w:val="004C108C"/>
    <w:rsid w:val="004C2373"/>
    <w:rsid w:val="004C65AC"/>
    <w:rsid w:val="004D12F9"/>
    <w:rsid w:val="004D4695"/>
    <w:rsid w:val="004D607D"/>
    <w:rsid w:val="004E0530"/>
    <w:rsid w:val="004E11EB"/>
    <w:rsid w:val="004E25A9"/>
    <w:rsid w:val="004F0570"/>
    <w:rsid w:val="004F0931"/>
    <w:rsid w:val="004F1DEB"/>
    <w:rsid w:val="004F2D18"/>
    <w:rsid w:val="004F57B2"/>
    <w:rsid w:val="004F6111"/>
    <w:rsid w:val="00505D98"/>
    <w:rsid w:val="0051191A"/>
    <w:rsid w:val="005139A1"/>
    <w:rsid w:val="0051494E"/>
    <w:rsid w:val="00523836"/>
    <w:rsid w:val="00525CF5"/>
    <w:rsid w:val="00526463"/>
    <w:rsid w:val="00526A4C"/>
    <w:rsid w:val="005314A7"/>
    <w:rsid w:val="00535F7C"/>
    <w:rsid w:val="005369FB"/>
    <w:rsid w:val="0054145A"/>
    <w:rsid w:val="005417AA"/>
    <w:rsid w:val="00543DF4"/>
    <w:rsid w:val="00546AD4"/>
    <w:rsid w:val="005518E6"/>
    <w:rsid w:val="005531A4"/>
    <w:rsid w:val="00557867"/>
    <w:rsid w:val="005606B2"/>
    <w:rsid w:val="00561DAD"/>
    <w:rsid w:val="00565E03"/>
    <w:rsid w:val="00567068"/>
    <w:rsid w:val="00574AE4"/>
    <w:rsid w:val="00576B97"/>
    <w:rsid w:val="00584196"/>
    <w:rsid w:val="00585966"/>
    <w:rsid w:val="00585DB8"/>
    <w:rsid w:val="00586C42"/>
    <w:rsid w:val="005909FA"/>
    <w:rsid w:val="00592F84"/>
    <w:rsid w:val="005A08F2"/>
    <w:rsid w:val="005A4918"/>
    <w:rsid w:val="005A560C"/>
    <w:rsid w:val="005B44BB"/>
    <w:rsid w:val="005B49B8"/>
    <w:rsid w:val="005B522A"/>
    <w:rsid w:val="005B7EDE"/>
    <w:rsid w:val="005C1366"/>
    <w:rsid w:val="005C3172"/>
    <w:rsid w:val="005C5D91"/>
    <w:rsid w:val="005C7FE0"/>
    <w:rsid w:val="005D0E95"/>
    <w:rsid w:val="005D1B61"/>
    <w:rsid w:val="005D1FAE"/>
    <w:rsid w:val="005D397E"/>
    <w:rsid w:val="005E05FA"/>
    <w:rsid w:val="005E1E57"/>
    <w:rsid w:val="005E4B31"/>
    <w:rsid w:val="005E4C40"/>
    <w:rsid w:val="005E6798"/>
    <w:rsid w:val="005E7EB2"/>
    <w:rsid w:val="005F1FA6"/>
    <w:rsid w:val="005F3D35"/>
    <w:rsid w:val="005F6847"/>
    <w:rsid w:val="005F7AF7"/>
    <w:rsid w:val="00605CE2"/>
    <w:rsid w:val="00606B9C"/>
    <w:rsid w:val="00614FD5"/>
    <w:rsid w:val="0062015D"/>
    <w:rsid w:val="0062667F"/>
    <w:rsid w:val="00633049"/>
    <w:rsid w:val="00640A3D"/>
    <w:rsid w:val="006421E3"/>
    <w:rsid w:val="00642240"/>
    <w:rsid w:val="0064292C"/>
    <w:rsid w:val="0064502B"/>
    <w:rsid w:val="00647D40"/>
    <w:rsid w:val="00651946"/>
    <w:rsid w:val="00655F3B"/>
    <w:rsid w:val="0066122B"/>
    <w:rsid w:val="00661F49"/>
    <w:rsid w:val="00662CA0"/>
    <w:rsid w:val="0066390E"/>
    <w:rsid w:val="006650B4"/>
    <w:rsid w:val="0066673E"/>
    <w:rsid w:val="00670948"/>
    <w:rsid w:val="0067201F"/>
    <w:rsid w:val="006735DF"/>
    <w:rsid w:val="00684AEE"/>
    <w:rsid w:val="00685E7D"/>
    <w:rsid w:val="00690B48"/>
    <w:rsid w:val="00691E8C"/>
    <w:rsid w:val="00692927"/>
    <w:rsid w:val="006934F4"/>
    <w:rsid w:val="0069365B"/>
    <w:rsid w:val="0069528E"/>
    <w:rsid w:val="00696664"/>
    <w:rsid w:val="006A32B0"/>
    <w:rsid w:val="006B0249"/>
    <w:rsid w:val="006B4CCB"/>
    <w:rsid w:val="006B4E74"/>
    <w:rsid w:val="006C0445"/>
    <w:rsid w:val="006C0A1C"/>
    <w:rsid w:val="006C5676"/>
    <w:rsid w:val="006D11D1"/>
    <w:rsid w:val="006D2273"/>
    <w:rsid w:val="006D28BC"/>
    <w:rsid w:val="006D5CC4"/>
    <w:rsid w:val="006D757B"/>
    <w:rsid w:val="006E241B"/>
    <w:rsid w:val="006E3F4A"/>
    <w:rsid w:val="006F22CB"/>
    <w:rsid w:val="006F3553"/>
    <w:rsid w:val="006F5629"/>
    <w:rsid w:val="006F67D2"/>
    <w:rsid w:val="00700B1B"/>
    <w:rsid w:val="00705480"/>
    <w:rsid w:val="00706E4A"/>
    <w:rsid w:val="007112A8"/>
    <w:rsid w:val="007151B1"/>
    <w:rsid w:val="00720A79"/>
    <w:rsid w:val="00724B15"/>
    <w:rsid w:val="00724BA1"/>
    <w:rsid w:val="00725B2E"/>
    <w:rsid w:val="00726DE9"/>
    <w:rsid w:val="0073129C"/>
    <w:rsid w:val="0073297C"/>
    <w:rsid w:val="00732C22"/>
    <w:rsid w:val="00737C3D"/>
    <w:rsid w:val="00741C56"/>
    <w:rsid w:val="0074269A"/>
    <w:rsid w:val="00744D76"/>
    <w:rsid w:val="00744DEA"/>
    <w:rsid w:val="007454B5"/>
    <w:rsid w:val="0075369E"/>
    <w:rsid w:val="007559D5"/>
    <w:rsid w:val="00755D74"/>
    <w:rsid w:val="007560AD"/>
    <w:rsid w:val="00756BD1"/>
    <w:rsid w:val="007612BA"/>
    <w:rsid w:val="00763207"/>
    <w:rsid w:val="00764564"/>
    <w:rsid w:val="00764CBE"/>
    <w:rsid w:val="007667AA"/>
    <w:rsid w:val="00767A82"/>
    <w:rsid w:val="00772F10"/>
    <w:rsid w:val="00774FD4"/>
    <w:rsid w:val="007818BB"/>
    <w:rsid w:val="00783E8B"/>
    <w:rsid w:val="00791CFB"/>
    <w:rsid w:val="007939CB"/>
    <w:rsid w:val="00793E8B"/>
    <w:rsid w:val="007A0A86"/>
    <w:rsid w:val="007A2DEF"/>
    <w:rsid w:val="007A5255"/>
    <w:rsid w:val="007A709A"/>
    <w:rsid w:val="007B118F"/>
    <w:rsid w:val="007B1AD7"/>
    <w:rsid w:val="007B2101"/>
    <w:rsid w:val="007B2C38"/>
    <w:rsid w:val="007B3889"/>
    <w:rsid w:val="007B452D"/>
    <w:rsid w:val="007B647D"/>
    <w:rsid w:val="007C1CBD"/>
    <w:rsid w:val="007C25EC"/>
    <w:rsid w:val="007C3098"/>
    <w:rsid w:val="007C4662"/>
    <w:rsid w:val="007C4B07"/>
    <w:rsid w:val="007C4E39"/>
    <w:rsid w:val="007C7985"/>
    <w:rsid w:val="007D2043"/>
    <w:rsid w:val="007E1335"/>
    <w:rsid w:val="007E1FD3"/>
    <w:rsid w:val="007E309E"/>
    <w:rsid w:val="007E34CD"/>
    <w:rsid w:val="007E4987"/>
    <w:rsid w:val="007E62B8"/>
    <w:rsid w:val="007F38BE"/>
    <w:rsid w:val="007F3EA9"/>
    <w:rsid w:val="007F58A2"/>
    <w:rsid w:val="0080054A"/>
    <w:rsid w:val="00805AEA"/>
    <w:rsid w:val="00806D10"/>
    <w:rsid w:val="00815B26"/>
    <w:rsid w:val="00817EA8"/>
    <w:rsid w:val="00820376"/>
    <w:rsid w:val="00821E2B"/>
    <w:rsid w:val="0083037F"/>
    <w:rsid w:val="008303E3"/>
    <w:rsid w:val="0083073E"/>
    <w:rsid w:val="00830A1D"/>
    <w:rsid w:val="00831F4C"/>
    <w:rsid w:val="008341BF"/>
    <w:rsid w:val="00834BE6"/>
    <w:rsid w:val="00837AA8"/>
    <w:rsid w:val="008405D9"/>
    <w:rsid w:val="0084120B"/>
    <w:rsid w:val="00842E85"/>
    <w:rsid w:val="00855752"/>
    <w:rsid w:val="0085638D"/>
    <w:rsid w:val="0085755C"/>
    <w:rsid w:val="008601D1"/>
    <w:rsid w:val="00864909"/>
    <w:rsid w:val="0086540D"/>
    <w:rsid w:val="008658F4"/>
    <w:rsid w:val="00865927"/>
    <w:rsid w:val="00867DC9"/>
    <w:rsid w:val="00870386"/>
    <w:rsid w:val="008767FE"/>
    <w:rsid w:val="0088241D"/>
    <w:rsid w:val="0088292F"/>
    <w:rsid w:val="00883792"/>
    <w:rsid w:val="00884576"/>
    <w:rsid w:val="00887A26"/>
    <w:rsid w:val="00891DE9"/>
    <w:rsid w:val="00892BBE"/>
    <w:rsid w:val="008941DA"/>
    <w:rsid w:val="0089540F"/>
    <w:rsid w:val="00895682"/>
    <w:rsid w:val="008A1FC1"/>
    <w:rsid w:val="008A5525"/>
    <w:rsid w:val="008A711A"/>
    <w:rsid w:val="008B1839"/>
    <w:rsid w:val="008C0271"/>
    <w:rsid w:val="008D1113"/>
    <w:rsid w:val="008D2D5C"/>
    <w:rsid w:val="008D46AF"/>
    <w:rsid w:val="008E2EDD"/>
    <w:rsid w:val="008E3BA3"/>
    <w:rsid w:val="008E7429"/>
    <w:rsid w:val="008F0493"/>
    <w:rsid w:val="008F2E6F"/>
    <w:rsid w:val="008F7CC4"/>
    <w:rsid w:val="00901CA0"/>
    <w:rsid w:val="009027E7"/>
    <w:rsid w:val="00903E02"/>
    <w:rsid w:val="00905832"/>
    <w:rsid w:val="00906182"/>
    <w:rsid w:val="00907442"/>
    <w:rsid w:val="009075A5"/>
    <w:rsid w:val="00907D59"/>
    <w:rsid w:val="009104F1"/>
    <w:rsid w:val="00912197"/>
    <w:rsid w:val="00914EF0"/>
    <w:rsid w:val="0091627E"/>
    <w:rsid w:val="009220CA"/>
    <w:rsid w:val="00923CB4"/>
    <w:rsid w:val="00923FB7"/>
    <w:rsid w:val="00933348"/>
    <w:rsid w:val="00933CD2"/>
    <w:rsid w:val="00935626"/>
    <w:rsid w:val="00935EF7"/>
    <w:rsid w:val="009366DA"/>
    <w:rsid w:val="00940C86"/>
    <w:rsid w:val="009475CA"/>
    <w:rsid w:val="00955692"/>
    <w:rsid w:val="00955D00"/>
    <w:rsid w:val="00956433"/>
    <w:rsid w:val="009565AE"/>
    <w:rsid w:val="00956AED"/>
    <w:rsid w:val="00961660"/>
    <w:rsid w:val="009626A3"/>
    <w:rsid w:val="00962D44"/>
    <w:rsid w:val="0096396F"/>
    <w:rsid w:val="0096434B"/>
    <w:rsid w:val="00965C01"/>
    <w:rsid w:val="00966D14"/>
    <w:rsid w:val="00971E7D"/>
    <w:rsid w:val="009749C8"/>
    <w:rsid w:val="009778D0"/>
    <w:rsid w:val="00977C5C"/>
    <w:rsid w:val="00981D57"/>
    <w:rsid w:val="0098224C"/>
    <w:rsid w:val="00991830"/>
    <w:rsid w:val="009927E5"/>
    <w:rsid w:val="0099301F"/>
    <w:rsid w:val="0099344B"/>
    <w:rsid w:val="009A42DF"/>
    <w:rsid w:val="009A5745"/>
    <w:rsid w:val="009A716D"/>
    <w:rsid w:val="009B1A25"/>
    <w:rsid w:val="009B2CB7"/>
    <w:rsid w:val="009B3CFA"/>
    <w:rsid w:val="009B582D"/>
    <w:rsid w:val="009B7E86"/>
    <w:rsid w:val="009C0ABF"/>
    <w:rsid w:val="009C6F8E"/>
    <w:rsid w:val="009D0F78"/>
    <w:rsid w:val="009D3FF7"/>
    <w:rsid w:val="009D6B30"/>
    <w:rsid w:val="009D7C89"/>
    <w:rsid w:val="009E1CB0"/>
    <w:rsid w:val="009E5453"/>
    <w:rsid w:val="009E6A3F"/>
    <w:rsid w:val="009F007F"/>
    <w:rsid w:val="009F0EEC"/>
    <w:rsid w:val="009F5294"/>
    <w:rsid w:val="009F5DFB"/>
    <w:rsid w:val="009F755C"/>
    <w:rsid w:val="00A062A6"/>
    <w:rsid w:val="00A07EEA"/>
    <w:rsid w:val="00A1088A"/>
    <w:rsid w:val="00A110C9"/>
    <w:rsid w:val="00A12466"/>
    <w:rsid w:val="00A160D2"/>
    <w:rsid w:val="00A17F5C"/>
    <w:rsid w:val="00A24FDE"/>
    <w:rsid w:val="00A312E5"/>
    <w:rsid w:val="00A34F36"/>
    <w:rsid w:val="00A36BB0"/>
    <w:rsid w:val="00A40BC8"/>
    <w:rsid w:val="00A410A7"/>
    <w:rsid w:val="00A413E6"/>
    <w:rsid w:val="00A416DB"/>
    <w:rsid w:val="00A521C9"/>
    <w:rsid w:val="00A56E02"/>
    <w:rsid w:val="00A60B8E"/>
    <w:rsid w:val="00A60BEE"/>
    <w:rsid w:val="00A61B13"/>
    <w:rsid w:val="00A62F76"/>
    <w:rsid w:val="00A63834"/>
    <w:rsid w:val="00A63F7E"/>
    <w:rsid w:val="00A64FA9"/>
    <w:rsid w:val="00A771EE"/>
    <w:rsid w:val="00A8746A"/>
    <w:rsid w:val="00A91153"/>
    <w:rsid w:val="00A918B1"/>
    <w:rsid w:val="00A926AD"/>
    <w:rsid w:val="00A92977"/>
    <w:rsid w:val="00A94453"/>
    <w:rsid w:val="00AA5E05"/>
    <w:rsid w:val="00AB2D3B"/>
    <w:rsid w:val="00AB328C"/>
    <w:rsid w:val="00AB4573"/>
    <w:rsid w:val="00AC31C6"/>
    <w:rsid w:val="00AC3AA6"/>
    <w:rsid w:val="00AE2439"/>
    <w:rsid w:val="00AE2477"/>
    <w:rsid w:val="00AF0824"/>
    <w:rsid w:val="00AF1567"/>
    <w:rsid w:val="00AF34FA"/>
    <w:rsid w:val="00AF4713"/>
    <w:rsid w:val="00AF6480"/>
    <w:rsid w:val="00AF6484"/>
    <w:rsid w:val="00AF6DA1"/>
    <w:rsid w:val="00AF7C2C"/>
    <w:rsid w:val="00B02B9B"/>
    <w:rsid w:val="00B03326"/>
    <w:rsid w:val="00B053A5"/>
    <w:rsid w:val="00B078D6"/>
    <w:rsid w:val="00B10982"/>
    <w:rsid w:val="00B1496A"/>
    <w:rsid w:val="00B15D70"/>
    <w:rsid w:val="00B15EB4"/>
    <w:rsid w:val="00B17A67"/>
    <w:rsid w:val="00B230A1"/>
    <w:rsid w:val="00B23812"/>
    <w:rsid w:val="00B24F61"/>
    <w:rsid w:val="00B26845"/>
    <w:rsid w:val="00B31EE9"/>
    <w:rsid w:val="00B3410D"/>
    <w:rsid w:val="00B35D25"/>
    <w:rsid w:val="00B37325"/>
    <w:rsid w:val="00B40D46"/>
    <w:rsid w:val="00B42FE8"/>
    <w:rsid w:val="00B448CA"/>
    <w:rsid w:val="00B50136"/>
    <w:rsid w:val="00B506F3"/>
    <w:rsid w:val="00B53D81"/>
    <w:rsid w:val="00B554B7"/>
    <w:rsid w:val="00B5780B"/>
    <w:rsid w:val="00B62297"/>
    <w:rsid w:val="00B62507"/>
    <w:rsid w:val="00B654CD"/>
    <w:rsid w:val="00B66001"/>
    <w:rsid w:val="00B67BE5"/>
    <w:rsid w:val="00B70949"/>
    <w:rsid w:val="00B749A0"/>
    <w:rsid w:val="00B75C93"/>
    <w:rsid w:val="00B801BA"/>
    <w:rsid w:val="00B87356"/>
    <w:rsid w:val="00B91DB0"/>
    <w:rsid w:val="00B92ABA"/>
    <w:rsid w:val="00B93A31"/>
    <w:rsid w:val="00B941E9"/>
    <w:rsid w:val="00BA0BD0"/>
    <w:rsid w:val="00BA2E51"/>
    <w:rsid w:val="00BA31A0"/>
    <w:rsid w:val="00BA3C0A"/>
    <w:rsid w:val="00BA518E"/>
    <w:rsid w:val="00BA6EB5"/>
    <w:rsid w:val="00BB07DB"/>
    <w:rsid w:val="00BB091C"/>
    <w:rsid w:val="00BB1BB8"/>
    <w:rsid w:val="00BB57EA"/>
    <w:rsid w:val="00BB5D43"/>
    <w:rsid w:val="00BB60A5"/>
    <w:rsid w:val="00BB67ED"/>
    <w:rsid w:val="00BC1406"/>
    <w:rsid w:val="00BC3899"/>
    <w:rsid w:val="00BD28E2"/>
    <w:rsid w:val="00BE25B7"/>
    <w:rsid w:val="00BE287B"/>
    <w:rsid w:val="00BE2FC4"/>
    <w:rsid w:val="00BE3C2F"/>
    <w:rsid w:val="00BE49DE"/>
    <w:rsid w:val="00BE5E73"/>
    <w:rsid w:val="00BF00FC"/>
    <w:rsid w:val="00BF1FBB"/>
    <w:rsid w:val="00BF27B8"/>
    <w:rsid w:val="00BF691C"/>
    <w:rsid w:val="00C02408"/>
    <w:rsid w:val="00C0383A"/>
    <w:rsid w:val="00C046C8"/>
    <w:rsid w:val="00C137D8"/>
    <w:rsid w:val="00C164A3"/>
    <w:rsid w:val="00C16B05"/>
    <w:rsid w:val="00C26D77"/>
    <w:rsid w:val="00C308A4"/>
    <w:rsid w:val="00C34945"/>
    <w:rsid w:val="00C46747"/>
    <w:rsid w:val="00C46BF8"/>
    <w:rsid w:val="00C5080E"/>
    <w:rsid w:val="00C61EEF"/>
    <w:rsid w:val="00C62E69"/>
    <w:rsid w:val="00C63BBD"/>
    <w:rsid w:val="00C66BC5"/>
    <w:rsid w:val="00C66C52"/>
    <w:rsid w:val="00C83639"/>
    <w:rsid w:val="00C869D7"/>
    <w:rsid w:val="00C909B0"/>
    <w:rsid w:val="00C93D24"/>
    <w:rsid w:val="00C96EDF"/>
    <w:rsid w:val="00CA05DC"/>
    <w:rsid w:val="00CA50EE"/>
    <w:rsid w:val="00CA6427"/>
    <w:rsid w:val="00CB023A"/>
    <w:rsid w:val="00CB111E"/>
    <w:rsid w:val="00CB23F7"/>
    <w:rsid w:val="00CB3497"/>
    <w:rsid w:val="00CB7635"/>
    <w:rsid w:val="00CC3300"/>
    <w:rsid w:val="00CC34D4"/>
    <w:rsid w:val="00CC5465"/>
    <w:rsid w:val="00CC6A90"/>
    <w:rsid w:val="00CD31BE"/>
    <w:rsid w:val="00CD4CB8"/>
    <w:rsid w:val="00CD766F"/>
    <w:rsid w:val="00CE1876"/>
    <w:rsid w:val="00CE4393"/>
    <w:rsid w:val="00CE50D2"/>
    <w:rsid w:val="00CE5993"/>
    <w:rsid w:val="00CE6B13"/>
    <w:rsid w:val="00CE7255"/>
    <w:rsid w:val="00CF071D"/>
    <w:rsid w:val="00CF155F"/>
    <w:rsid w:val="00CF7095"/>
    <w:rsid w:val="00D01240"/>
    <w:rsid w:val="00D11D2F"/>
    <w:rsid w:val="00D13B08"/>
    <w:rsid w:val="00D164E4"/>
    <w:rsid w:val="00D17112"/>
    <w:rsid w:val="00D203B9"/>
    <w:rsid w:val="00D226DD"/>
    <w:rsid w:val="00D22F3B"/>
    <w:rsid w:val="00D245FD"/>
    <w:rsid w:val="00D263E4"/>
    <w:rsid w:val="00D27F55"/>
    <w:rsid w:val="00D357CD"/>
    <w:rsid w:val="00D370ED"/>
    <w:rsid w:val="00D4038D"/>
    <w:rsid w:val="00D4064E"/>
    <w:rsid w:val="00D4103C"/>
    <w:rsid w:val="00D470EC"/>
    <w:rsid w:val="00D55C0F"/>
    <w:rsid w:val="00D56089"/>
    <w:rsid w:val="00D61AC2"/>
    <w:rsid w:val="00D644CD"/>
    <w:rsid w:val="00D64FA1"/>
    <w:rsid w:val="00D651FB"/>
    <w:rsid w:val="00D6535B"/>
    <w:rsid w:val="00D67C69"/>
    <w:rsid w:val="00D714F7"/>
    <w:rsid w:val="00D72293"/>
    <w:rsid w:val="00D732D8"/>
    <w:rsid w:val="00D73E0B"/>
    <w:rsid w:val="00D75D42"/>
    <w:rsid w:val="00D81F09"/>
    <w:rsid w:val="00D8207A"/>
    <w:rsid w:val="00D82981"/>
    <w:rsid w:val="00D94294"/>
    <w:rsid w:val="00D959CF"/>
    <w:rsid w:val="00D95DD0"/>
    <w:rsid w:val="00DA0930"/>
    <w:rsid w:val="00DA2EE9"/>
    <w:rsid w:val="00DA3051"/>
    <w:rsid w:val="00DA546C"/>
    <w:rsid w:val="00DA631F"/>
    <w:rsid w:val="00DB2285"/>
    <w:rsid w:val="00DB4740"/>
    <w:rsid w:val="00DC2060"/>
    <w:rsid w:val="00DC3907"/>
    <w:rsid w:val="00DC5774"/>
    <w:rsid w:val="00DC577A"/>
    <w:rsid w:val="00DC5B84"/>
    <w:rsid w:val="00DC6BED"/>
    <w:rsid w:val="00DD13DD"/>
    <w:rsid w:val="00DD2242"/>
    <w:rsid w:val="00DD4463"/>
    <w:rsid w:val="00DD6F32"/>
    <w:rsid w:val="00DE275E"/>
    <w:rsid w:val="00DE45B1"/>
    <w:rsid w:val="00DE4836"/>
    <w:rsid w:val="00DE4B44"/>
    <w:rsid w:val="00DE58BF"/>
    <w:rsid w:val="00DF0EFC"/>
    <w:rsid w:val="00DF1C2E"/>
    <w:rsid w:val="00DF1DBA"/>
    <w:rsid w:val="00DF4D16"/>
    <w:rsid w:val="00DF6B8F"/>
    <w:rsid w:val="00E0354C"/>
    <w:rsid w:val="00E050B3"/>
    <w:rsid w:val="00E14E35"/>
    <w:rsid w:val="00E20BF0"/>
    <w:rsid w:val="00E24E87"/>
    <w:rsid w:val="00E30527"/>
    <w:rsid w:val="00E31DF9"/>
    <w:rsid w:val="00E32F14"/>
    <w:rsid w:val="00E36213"/>
    <w:rsid w:val="00E402D7"/>
    <w:rsid w:val="00E40449"/>
    <w:rsid w:val="00E43357"/>
    <w:rsid w:val="00E52C06"/>
    <w:rsid w:val="00E544A0"/>
    <w:rsid w:val="00E5645F"/>
    <w:rsid w:val="00E56BE3"/>
    <w:rsid w:val="00E578CC"/>
    <w:rsid w:val="00E619AC"/>
    <w:rsid w:val="00E62733"/>
    <w:rsid w:val="00E6402F"/>
    <w:rsid w:val="00E65BFD"/>
    <w:rsid w:val="00E67F37"/>
    <w:rsid w:val="00E74974"/>
    <w:rsid w:val="00E83A47"/>
    <w:rsid w:val="00E846E8"/>
    <w:rsid w:val="00E90866"/>
    <w:rsid w:val="00E94AE6"/>
    <w:rsid w:val="00EA0A46"/>
    <w:rsid w:val="00EA2F5F"/>
    <w:rsid w:val="00EA3256"/>
    <w:rsid w:val="00EA377A"/>
    <w:rsid w:val="00EA5DA0"/>
    <w:rsid w:val="00EA709A"/>
    <w:rsid w:val="00EB38EF"/>
    <w:rsid w:val="00EB3D2E"/>
    <w:rsid w:val="00EB70E0"/>
    <w:rsid w:val="00EB7147"/>
    <w:rsid w:val="00EC0516"/>
    <w:rsid w:val="00EC3E39"/>
    <w:rsid w:val="00EC4CF2"/>
    <w:rsid w:val="00EC51DD"/>
    <w:rsid w:val="00EC55F4"/>
    <w:rsid w:val="00ED135D"/>
    <w:rsid w:val="00ED1E45"/>
    <w:rsid w:val="00ED492E"/>
    <w:rsid w:val="00ED54E4"/>
    <w:rsid w:val="00EF3316"/>
    <w:rsid w:val="00EF5E33"/>
    <w:rsid w:val="00EF64F2"/>
    <w:rsid w:val="00EF6585"/>
    <w:rsid w:val="00F04FFA"/>
    <w:rsid w:val="00F056ED"/>
    <w:rsid w:val="00F11D80"/>
    <w:rsid w:val="00F1770E"/>
    <w:rsid w:val="00F2044C"/>
    <w:rsid w:val="00F2174E"/>
    <w:rsid w:val="00F23056"/>
    <w:rsid w:val="00F2445B"/>
    <w:rsid w:val="00F244C1"/>
    <w:rsid w:val="00F24983"/>
    <w:rsid w:val="00F26729"/>
    <w:rsid w:val="00F307BF"/>
    <w:rsid w:val="00F310B1"/>
    <w:rsid w:val="00F31271"/>
    <w:rsid w:val="00F4036F"/>
    <w:rsid w:val="00F403EE"/>
    <w:rsid w:val="00F40667"/>
    <w:rsid w:val="00F41490"/>
    <w:rsid w:val="00F4292B"/>
    <w:rsid w:val="00F43604"/>
    <w:rsid w:val="00F45730"/>
    <w:rsid w:val="00F4632D"/>
    <w:rsid w:val="00F4706D"/>
    <w:rsid w:val="00F502EA"/>
    <w:rsid w:val="00F518A1"/>
    <w:rsid w:val="00F5309C"/>
    <w:rsid w:val="00F531B1"/>
    <w:rsid w:val="00F538E9"/>
    <w:rsid w:val="00F63890"/>
    <w:rsid w:val="00F65F0A"/>
    <w:rsid w:val="00F701A1"/>
    <w:rsid w:val="00F7044C"/>
    <w:rsid w:val="00F711B3"/>
    <w:rsid w:val="00F7355C"/>
    <w:rsid w:val="00F75160"/>
    <w:rsid w:val="00F83470"/>
    <w:rsid w:val="00F87419"/>
    <w:rsid w:val="00F87801"/>
    <w:rsid w:val="00F9205E"/>
    <w:rsid w:val="00F925C0"/>
    <w:rsid w:val="00F969B3"/>
    <w:rsid w:val="00FA3617"/>
    <w:rsid w:val="00FB16A3"/>
    <w:rsid w:val="00FB2053"/>
    <w:rsid w:val="00FB2B06"/>
    <w:rsid w:val="00FB2BA1"/>
    <w:rsid w:val="00FB6470"/>
    <w:rsid w:val="00FC7CEF"/>
    <w:rsid w:val="00FE009B"/>
    <w:rsid w:val="00FE120C"/>
    <w:rsid w:val="00FE2905"/>
    <w:rsid w:val="00FE4113"/>
    <w:rsid w:val="00FF0120"/>
    <w:rsid w:val="00FF1B46"/>
    <w:rsid w:val="00FF22E1"/>
    <w:rsid w:val="00FF413A"/>
    <w:rsid w:val="00FF43E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65B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 w:type="character" w:styleId="CommentReference">
    <w:name w:val="annotation reference"/>
    <w:basedOn w:val="DefaultParagraphFont"/>
    <w:uiPriority w:val="99"/>
    <w:semiHidden/>
    <w:unhideWhenUsed/>
    <w:rsid w:val="007112A8"/>
    <w:rPr>
      <w:sz w:val="18"/>
      <w:szCs w:val="18"/>
    </w:rPr>
  </w:style>
  <w:style w:type="paragraph" w:styleId="CommentText">
    <w:name w:val="annotation text"/>
    <w:basedOn w:val="Normal"/>
    <w:link w:val="CommentTextChar"/>
    <w:uiPriority w:val="99"/>
    <w:semiHidden/>
    <w:unhideWhenUsed/>
    <w:rsid w:val="007112A8"/>
    <w:rPr>
      <w:sz w:val="24"/>
      <w:szCs w:val="24"/>
    </w:rPr>
  </w:style>
  <w:style w:type="character" w:customStyle="1" w:styleId="CommentTextChar">
    <w:name w:val="Comment Text Char"/>
    <w:basedOn w:val="DefaultParagraphFont"/>
    <w:link w:val="CommentText"/>
    <w:uiPriority w:val="99"/>
    <w:semiHidden/>
    <w:rsid w:val="007112A8"/>
    <w:rPr>
      <w:sz w:val="24"/>
      <w:szCs w:val="24"/>
      <w:lang w:eastAsia="en-US"/>
    </w:rPr>
  </w:style>
  <w:style w:type="paragraph" w:styleId="CommentSubject">
    <w:name w:val="annotation subject"/>
    <w:basedOn w:val="CommentText"/>
    <w:next w:val="CommentText"/>
    <w:link w:val="CommentSubjectChar"/>
    <w:uiPriority w:val="99"/>
    <w:semiHidden/>
    <w:unhideWhenUsed/>
    <w:rsid w:val="007112A8"/>
    <w:rPr>
      <w:b/>
      <w:bCs/>
      <w:sz w:val="20"/>
      <w:szCs w:val="20"/>
    </w:rPr>
  </w:style>
  <w:style w:type="character" w:customStyle="1" w:styleId="CommentSubjectChar">
    <w:name w:val="Comment Subject Char"/>
    <w:basedOn w:val="CommentTextChar"/>
    <w:link w:val="CommentSubject"/>
    <w:uiPriority w:val="99"/>
    <w:semiHidden/>
    <w:rsid w:val="007112A8"/>
    <w:rPr>
      <w:b/>
      <w:bCs/>
      <w:sz w:val="24"/>
      <w:szCs w:val="24"/>
      <w:lang w:eastAsia="en-US"/>
    </w:rPr>
  </w:style>
  <w:style w:type="paragraph" w:styleId="Revision">
    <w:name w:val="Revision"/>
    <w:hidden/>
    <w:uiPriority w:val="99"/>
    <w:semiHidden/>
    <w:rsid w:val="006F3553"/>
    <w:rP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semiHidden/>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semiHidden/>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styleId="BodyTextIndent">
    <w:name w:val="Body Text Indent"/>
    <w:basedOn w:val="Normal"/>
    <w:semiHidden/>
    <w:pPr>
      <w:ind w:left="630" w:hanging="630"/>
    </w:pPr>
    <w:rPr>
      <w:szCs w:val="24"/>
    </w:rPr>
  </w:style>
  <w:style w:type="paragraph" w:styleId="NormalWeb">
    <w:name w:val="Normal (Web)"/>
    <w:basedOn w:val="Normal"/>
    <w:uiPriority w:val="99"/>
    <w:unhideWhenUsed/>
    <w:rsid w:val="008B1839"/>
    <w:pPr>
      <w:autoSpaceDE/>
      <w:autoSpaceDN/>
      <w:spacing w:before="100" w:beforeAutospacing="1" w:after="100" w:afterAutospacing="1"/>
    </w:pPr>
    <w:rPr>
      <w:rFonts w:ascii="Times" w:hAnsi="Times"/>
    </w:rPr>
  </w:style>
  <w:style w:type="paragraph" w:styleId="BalloonText">
    <w:name w:val="Balloon Text"/>
    <w:basedOn w:val="Normal"/>
    <w:link w:val="BalloonTextChar"/>
    <w:uiPriority w:val="99"/>
    <w:semiHidden/>
    <w:unhideWhenUsed/>
    <w:rsid w:val="008B1839"/>
    <w:rPr>
      <w:rFonts w:ascii="Lucida Grande" w:hAnsi="Lucida Grande"/>
      <w:sz w:val="18"/>
      <w:szCs w:val="18"/>
    </w:rPr>
  </w:style>
  <w:style w:type="character" w:customStyle="1" w:styleId="BalloonTextChar">
    <w:name w:val="Balloon Text Char"/>
    <w:basedOn w:val="DefaultParagraphFont"/>
    <w:link w:val="BalloonText"/>
    <w:uiPriority w:val="99"/>
    <w:semiHidden/>
    <w:rsid w:val="008B1839"/>
    <w:rPr>
      <w:rFonts w:ascii="Lucida Grande" w:hAnsi="Lucida Grande"/>
      <w:sz w:val="18"/>
      <w:szCs w:val="18"/>
      <w:lang w:eastAsia="en-US"/>
    </w:rPr>
  </w:style>
  <w:style w:type="paragraph" w:customStyle="1" w:styleId="Foot">
    <w:name w:val="Foot"/>
    <w:basedOn w:val="Normal"/>
    <w:rsid w:val="008B1839"/>
  </w:style>
  <w:style w:type="paragraph" w:styleId="PlainText">
    <w:name w:val="Plain Text"/>
    <w:basedOn w:val="Normal"/>
    <w:link w:val="PlainTextChar"/>
    <w:uiPriority w:val="99"/>
    <w:unhideWhenUsed/>
    <w:rsid w:val="00D61AC2"/>
    <w:pPr>
      <w:autoSpaceDE/>
      <w:autoSpaceDN/>
    </w:pPr>
    <w:rPr>
      <w:rFonts w:ascii="Courier" w:eastAsiaTheme="minorEastAsia" w:hAnsi="Courier" w:cstheme="minorBidi"/>
      <w:sz w:val="21"/>
      <w:szCs w:val="21"/>
    </w:rPr>
  </w:style>
  <w:style w:type="character" w:customStyle="1" w:styleId="PlainTextChar">
    <w:name w:val="Plain Text Char"/>
    <w:basedOn w:val="DefaultParagraphFont"/>
    <w:link w:val="PlainText"/>
    <w:uiPriority w:val="99"/>
    <w:rsid w:val="00D61AC2"/>
    <w:rPr>
      <w:rFonts w:ascii="Courier" w:eastAsiaTheme="minorEastAsia" w:hAnsi="Courier" w:cstheme="minorBidi"/>
      <w:sz w:val="21"/>
      <w:szCs w:val="21"/>
      <w:lang w:eastAsia="en-US"/>
    </w:rPr>
  </w:style>
  <w:style w:type="paragraph" w:styleId="ListParagraph">
    <w:name w:val="List Paragraph"/>
    <w:basedOn w:val="Normal"/>
    <w:uiPriority w:val="34"/>
    <w:qFormat/>
    <w:rsid w:val="007612BA"/>
    <w:pPr>
      <w:ind w:left="720"/>
      <w:contextualSpacing/>
    </w:pPr>
  </w:style>
  <w:style w:type="character" w:customStyle="1" w:styleId="apple-converted-space">
    <w:name w:val="apple-converted-space"/>
    <w:basedOn w:val="DefaultParagraphFont"/>
    <w:rsid w:val="00026B61"/>
  </w:style>
  <w:style w:type="character" w:styleId="Emphasis">
    <w:name w:val="Emphasis"/>
    <w:basedOn w:val="DefaultParagraphFont"/>
    <w:uiPriority w:val="20"/>
    <w:qFormat/>
    <w:rsid w:val="007F3EA9"/>
    <w:rPr>
      <w:i/>
      <w:iCs/>
    </w:rPr>
  </w:style>
  <w:style w:type="paragraph" w:styleId="Caption">
    <w:name w:val="caption"/>
    <w:basedOn w:val="Normal"/>
    <w:next w:val="Normal"/>
    <w:uiPriority w:val="35"/>
    <w:unhideWhenUsed/>
    <w:qFormat/>
    <w:rsid w:val="00045E69"/>
    <w:pPr>
      <w:spacing w:after="200"/>
    </w:pPr>
    <w:rPr>
      <w:b/>
      <w:bCs/>
      <w:color w:val="4F81BD" w:themeColor="accent1"/>
      <w:sz w:val="18"/>
      <w:szCs w:val="18"/>
    </w:rPr>
  </w:style>
  <w:style w:type="table" w:styleId="TableGrid">
    <w:name w:val="Table Grid"/>
    <w:basedOn w:val="TableNormal"/>
    <w:uiPriority w:val="59"/>
    <w:rsid w:val="000322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956433"/>
    <w:rPr>
      <w:smallCaps/>
      <w:kern w:val="28"/>
      <w:lang w:eastAsia="en-US"/>
    </w:rPr>
  </w:style>
  <w:style w:type="paragraph" w:styleId="EndnoteText">
    <w:name w:val="endnote text"/>
    <w:basedOn w:val="Normal"/>
    <w:link w:val="EndnoteTextChar"/>
    <w:uiPriority w:val="99"/>
    <w:unhideWhenUsed/>
    <w:rsid w:val="00B24F61"/>
    <w:rPr>
      <w:sz w:val="24"/>
      <w:szCs w:val="24"/>
    </w:rPr>
  </w:style>
  <w:style w:type="character" w:customStyle="1" w:styleId="EndnoteTextChar">
    <w:name w:val="Endnote Text Char"/>
    <w:basedOn w:val="DefaultParagraphFont"/>
    <w:link w:val="EndnoteText"/>
    <w:uiPriority w:val="99"/>
    <w:rsid w:val="00B24F61"/>
    <w:rPr>
      <w:sz w:val="24"/>
      <w:szCs w:val="24"/>
      <w:lang w:eastAsia="en-US"/>
    </w:rPr>
  </w:style>
  <w:style w:type="character" w:styleId="EndnoteReference">
    <w:name w:val="endnote reference"/>
    <w:basedOn w:val="DefaultParagraphFont"/>
    <w:uiPriority w:val="99"/>
    <w:unhideWhenUsed/>
    <w:rsid w:val="00B24F61"/>
    <w:rPr>
      <w:vertAlign w:val="superscript"/>
    </w:rPr>
  </w:style>
  <w:style w:type="character" w:styleId="CommentReference">
    <w:name w:val="annotation reference"/>
    <w:basedOn w:val="DefaultParagraphFont"/>
    <w:uiPriority w:val="99"/>
    <w:semiHidden/>
    <w:unhideWhenUsed/>
    <w:rsid w:val="007112A8"/>
    <w:rPr>
      <w:sz w:val="18"/>
      <w:szCs w:val="18"/>
    </w:rPr>
  </w:style>
  <w:style w:type="paragraph" w:styleId="CommentText">
    <w:name w:val="annotation text"/>
    <w:basedOn w:val="Normal"/>
    <w:link w:val="CommentTextChar"/>
    <w:uiPriority w:val="99"/>
    <w:semiHidden/>
    <w:unhideWhenUsed/>
    <w:rsid w:val="007112A8"/>
    <w:rPr>
      <w:sz w:val="24"/>
      <w:szCs w:val="24"/>
    </w:rPr>
  </w:style>
  <w:style w:type="character" w:customStyle="1" w:styleId="CommentTextChar">
    <w:name w:val="Comment Text Char"/>
    <w:basedOn w:val="DefaultParagraphFont"/>
    <w:link w:val="CommentText"/>
    <w:uiPriority w:val="99"/>
    <w:semiHidden/>
    <w:rsid w:val="007112A8"/>
    <w:rPr>
      <w:sz w:val="24"/>
      <w:szCs w:val="24"/>
      <w:lang w:eastAsia="en-US"/>
    </w:rPr>
  </w:style>
  <w:style w:type="paragraph" w:styleId="CommentSubject">
    <w:name w:val="annotation subject"/>
    <w:basedOn w:val="CommentText"/>
    <w:next w:val="CommentText"/>
    <w:link w:val="CommentSubjectChar"/>
    <w:uiPriority w:val="99"/>
    <w:semiHidden/>
    <w:unhideWhenUsed/>
    <w:rsid w:val="007112A8"/>
    <w:rPr>
      <w:b/>
      <w:bCs/>
      <w:sz w:val="20"/>
      <w:szCs w:val="20"/>
    </w:rPr>
  </w:style>
  <w:style w:type="character" w:customStyle="1" w:styleId="CommentSubjectChar">
    <w:name w:val="Comment Subject Char"/>
    <w:basedOn w:val="CommentTextChar"/>
    <w:link w:val="CommentSubject"/>
    <w:uiPriority w:val="99"/>
    <w:semiHidden/>
    <w:rsid w:val="007112A8"/>
    <w:rPr>
      <w:b/>
      <w:bCs/>
      <w:sz w:val="24"/>
      <w:szCs w:val="24"/>
      <w:lang w:eastAsia="en-US"/>
    </w:rPr>
  </w:style>
  <w:style w:type="paragraph" w:styleId="Revision">
    <w:name w:val="Revision"/>
    <w:hidden/>
    <w:uiPriority w:val="99"/>
    <w:semiHidden/>
    <w:rsid w:val="006F3553"/>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7865">
      <w:bodyDiv w:val="1"/>
      <w:marLeft w:val="0"/>
      <w:marRight w:val="0"/>
      <w:marTop w:val="0"/>
      <w:marBottom w:val="0"/>
      <w:divBdr>
        <w:top w:val="none" w:sz="0" w:space="0" w:color="auto"/>
        <w:left w:val="none" w:sz="0" w:space="0" w:color="auto"/>
        <w:bottom w:val="none" w:sz="0" w:space="0" w:color="auto"/>
        <w:right w:val="none" w:sz="0" w:space="0" w:color="auto"/>
      </w:divBdr>
    </w:div>
    <w:div w:id="13390391">
      <w:bodyDiv w:val="1"/>
      <w:marLeft w:val="0"/>
      <w:marRight w:val="0"/>
      <w:marTop w:val="0"/>
      <w:marBottom w:val="0"/>
      <w:divBdr>
        <w:top w:val="none" w:sz="0" w:space="0" w:color="auto"/>
        <w:left w:val="none" w:sz="0" w:space="0" w:color="auto"/>
        <w:bottom w:val="none" w:sz="0" w:space="0" w:color="auto"/>
        <w:right w:val="none" w:sz="0" w:space="0" w:color="auto"/>
      </w:divBdr>
    </w:div>
    <w:div w:id="26759434">
      <w:bodyDiv w:val="1"/>
      <w:marLeft w:val="0"/>
      <w:marRight w:val="0"/>
      <w:marTop w:val="0"/>
      <w:marBottom w:val="0"/>
      <w:divBdr>
        <w:top w:val="none" w:sz="0" w:space="0" w:color="auto"/>
        <w:left w:val="none" w:sz="0" w:space="0" w:color="auto"/>
        <w:bottom w:val="none" w:sz="0" w:space="0" w:color="auto"/>
        <w:right w:val="none" w:sz="0" w:space="0" w:color="auto"/>
      </w:divBdr>
    </w:div>
    <w:div w:id="47268568">
      <w:bodyDiv w:val="1"/>
      <w:marLeft w:val="0"/>
      <w:marRight w:val="0"/>
      <w:marTop w:val="0"/>
      <w:marBottom w:val="0"/>
      <w:divBdr>
        <w:top w:val="none" w:sz="0" w:space="0" w:color="auto"/>
        <w:left w:val="none" w:sz="0" w:space="0" w:color="auto"/>
        <w:bottom w:val="none" w:sz="0" w:space="0" w:color="auto"/>
        <w:right w:val="none" w:sz="0" w:space="0" w:color="auto"/>
      </w:divBdr>
    </w:div>
    <w:div w:id="86049701">
      <w:bodyDiv w:val="1"/>
      <w:marLeft w:val="0"/>
      <w:marRight w:val="0"/>
      <w:marTop w:val="0"/>
      <w:marBottom w:val="0"/>
      <w:divBdr>
        <w:top w:val="none" w:sz="0" w:space="0" w:color="auto"/>
        <w:left w:val="none" w:sz="0" w:space="0" w:color="auto"/>
        <w:bottom w:val="none" w:sz="0" w:space="0" w:color="auto"/>
        <w:right w:val="none" w:sz="0" w:space="0" w:color="auto"/>
      </w:divBdr>
    </w:div>
    <w:div w:id="91316019">
      <w:bodyDiv w:val="1"/>
      <w:marLeft w:val="0"/>
      <w:marRight w:val="0"/>
      <w:marTop w:val="0"/>
      <w:marBottom w:val="0"/>
      <w:divBdr>
        <w:top w:val="none" w:sz="0" w:space="0" w:color="auto"/>
        <w:left w:val="none" w:sz="0" w:space="0" w:color="auto"/>
        <w:bottom w:val="none" w:sz="0" w:space="0" w:color="auto"/>
        <w:right w:val="none" w:sz="0" w:space="0" w:color="auto"/>
      </w:divBdr>
    </w:div>
    <w:div w:id="301538799">
      <w:bodyDiv w:val="1"/>
      <w:marLeft w:val="0"/>
      <w:marRight w:val="0"/>
      <w:marTop w:val="0"/>
      <w:marBottom w:val="0"/>
      <w:divBdr>
        <w:top w:val="none" w:sz="0" w:space="0" w:color="auto"/>
        <w:left w:val="none" w:sz="0" w:space="0" w:color="auto"/>
        <w:bottom w:val="none" w:sz="0" w:space="0" w:color="auto"/>
        <w:right w:val="none" w:sz="0" w:space="0" w:color="auto"/>
      </w:divBdr>
    </w:div>
    <w:div w:id="316806445">
      <w:bodyDiv w:val="1"/>
      <w:marLeft w:val="0"/>
      <w:marRight w:val="0"/>
      <w:marTop w:val="0"/>
      <w:marBottom w:val="0"/>
      <w:divBdr>
        <w:top w:val="none" w:sz="0" w:space="0" w:color="auto"/>
        <w:left w:val="none" w:sz="0" w:space="0" w:color="auto"/>
        <w:bottom w:val="none" w:sz="0" w:space="0" w:color="auto"/>
        <w:right w:val="none" w:sz="0" w:space="0" w:color="auto"/>
      </w:divBdr>
    </w:div>
    <w:div w:id="325863614">
      <w:bodyDiv w:val="1"/>
      <w:marLeft w:val="0"/>
      <w:marRight w:val="0"/>
      <w:marTop w:val="0"/>
      <w:marBottom w:val="0"/>
      <w:divBdr>
        <w:top w:val="none" w:sz="0" w:space="0" w:color="auto"/>
        <w:left w:val="none" w:sz="0" w:space="0" w:color="auto"/>
        <w:bottom w:val="none" w:sz="0" w:space="0" w:color="auto"/>
        <w:right w:val="none" w:sz="0" w:space="0" w:color="auto"/>
      </w:divBdr>
    </w:div>
    <w:div w:id="435834052">
      <w:bodyDiv w:val="1"/>
      <w:marLeft w:val="0"/>
      <w:marRight w:val="0"/>
      <w:marTop w:val="0"/>
      <w:marBottom w:val="0"/>
      <w:divBdr>
        <w:top w:val="none" w:sz="0" w:space="0" w:color="auto"/>
        <w:left w:val="none" w:sz="0" w:space="0" w:color="auto"/>
        <w:bottom w:val="none" w:sz="0" w:space="0" w:color="auto"/>
        <w:right w:val="none" w:sz="0" w:space="0" w:color="auto"/>
      </w:divBdr>
    </w:div>
    <w:div w:id="465318900">
      <w:bodyDiv w:val="1"/>
      <w:marLeft w:val="0"/>
      <w:marRight w:val="0"/>
      <w:marTop w:val="0"/>
      <w:marBottom w:val="0"/>
      <w:divBdr>
        <w:top w:val="none" w:sz="0" w:space="0" w:color="auto"/>
        <w:left w:val="none" w:sz="0" w:space="0" w:color="auto"/>
        <w:bottom w:val="none" w:sz="0" w:space="0" w:color="auto"/>
        <w:right w:val="none" w:sz="0" w:space="0" w:color="auto"/>
      </w:divBdr>
    </w:div>
    <w:div w:id="497581935">
      <w:bodyDiv w:val="1"/>
      <w:marLeft w:val="0"/>
      <w:marRight w:val="0"/>
      <w:marTop w:val="0"/>
      <w:marBottom w:val="0"/>
      <w:divBdr>
        <w:top w:val="none" w:sz="0" w:space="0" w:color="auto"/>
        <w:left w:val="none" w:sz="0" w:space="0" w:color="auto"/>
        <w:bottom w:val="none" w:sz="0" w:space="0" w:color="auto"/>
        <w:right w:val="none" w:sz="0" w:space="0" w:color="auto"/>
      </w:divBdr>
    </w:div>
    <w:div w:id="700319773">
      <w:bodyDiv w:val="1"/>
      <w:marLeft w:val="0"/>
      <w:marRight w:val="0"/>
      <w:marTop w:val="0"/>
      <w:marBottom w:val="0"/>
      <w:divBdr>
        <w:top w:val="none" w:sz="0" w:space="0" w:color="auto"/>
        <w:left w:val="none" w:sz="0" w:space="0" w:color="auto"/>
        <w:bottom w:val="none" w:sz="0" w:space="0" w:color="auto"/>
        <w:right w:val="none" w:sz="0" w:space="0" w:color="auto"/>
      </w:divBdr>
    </w:div>
    <w:div w:id="745998374">
      <w:bodyDiv w:val="1"/>
      <w:marLeft w:val="0"/>
      <w:marRight w:val="0"/>
      <w:marTop w:val="0"/>
      <w:marBottom w:val="0"/>
      <w:divBdr>
        <w:top w:val="none" w:sz="0" w:space="0" w:color="auto"/>
        <w:left w:val="none" w:sz="0" w:space="0" w:color="auto"/>
        <w:bottom w:val="none" w:sz="0" w:space="0" w:color="auto"/>
        <w:right w:val="none" w:sz="0" w:space="0" w:color="auto"/>
      </w:divBdr>
    </w:div>
    <w:div w:id="764888985">
      <w:bodyDiv w:val="1"/>
      <w:marLeft w:val="0"/>
      <w:marRight w:val="0"/>
      <w:marTop w:val="0"/>
      <w:marBottom w:val="0"/>
      <w:divBdr>
        <w:top w:val="none" w:sz="0" w:space="0" w:color="auto"/>
        <w:left w:val="none" w:sz="0" w:space="0" w:color="auto"/>
        <w:bottom w:val="none" w:sz="0" w:space="0" w:color="auto"/>
        <w:right w:val="none" w:sz="0" w:space="0" w:color="auto"/>
      </w:divBdr>
      <w:divsChild>
        <w:div w:id="1014846111">
          <w:marLeft w:val="0"/>
          <w:marRight w:val="0"/>
          <w:marTop w:val="0"/>
          <w:marBottom w:val="0"/>
          <w:divBdr>
            <w:top w:val="none" w:sz="0" w:space="0" w:color="auto"/>
            <w:left w:val="none" w:sz="0" w:space="0" w:color="auto"/>
            <w:bottom w:val="none" w:sz="0" w:space="0" w:color="auto"/>
            <w:right w:val="none" w:sz="0" w:space="0" w:color="auto"/>
          </w:divBdr>
        </w:div>
      </w:divsChild>
    </w:div>
    <w:div w:id="785778756">
      <w:bodyDiv w:val="1"/>
      <w:marLeft w:val="0"/>
      <w:marRight w:val="0"/>
      <w:marTop w:val="0"/>
      <w:marBottom w:val="0"/>
      <w:divBdr>
        <w:top w:val="none" w:sz="0" w:space="0" w:color="auto"/>
        <w:left w:val="none" w:sz="0" w:space="0" w:color="auto"/>
        <w:bottom w:val="none" w:sz="0" w:space="0" w:color="auto"/>
        <w:right w:val="none" w:sz="0" w:space="0" w:color="auto"/>
      </w:divBdr>
      <w:divsChild>
        <w:div w:id="1312978420">
          <w:marLeft w:val="0"/>
          <w:marRight w:val="0"/>
          <w:marTop w:val="0"/>
          <w:marBottom w:val="0"/>
          <w:divBdr>
            <w:top w:val="none" w:sz="0" w:space="0" w:color="auto"/>
            <w:left w:val="none" w:sz="0" w:space="0" w:color="auto"/>
            <w:bottom w:val="none" w:sz="0" w:space="0" w:color="auto"/>
            <w:right w:val="none" w:sz="0" w:space="0" w:color="auto"/>
          </w:divBdr>
          <w:divsChild>
            <w:div w:id="64841911">
              <w:marLeft w:val="0"/>
              <w:marRight w:val="0"/>
              <w:marTop w:val="0"/>
              <w:marBottom w:val="0"/>
              <w:divBdr>
                <w:top w:val="none" w:sz="0" w:space="0" w:color="auto"/>
                <w:left w:val="none" w:sz="0" w:space="0" w:color="auto"/>
                <w:bottom w:val="none" w:sz="0" w:space="0" w:color="auto"/>
                <w:right w:val="none" w:sz="0" w:space="0" w:color="auto"/>
              </w:divBdr>
              <w:divsChild>
                <w:div w:id="166416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16333">
      <w:bodyDiv w:val="1"/>
      <w:marLeft w:val="0"/>
      <w:marRight w:val="0"/>
      <w:marTop w:val="0"/>
      <w:marBottom w:val="0"/>
      <w:divBdr>
        <w:top w:val="none" w:sz="0" w:space="0" w:color="auto"/>
        <w:left w:val="none" w:sz="0" w:space="0" w:color="auto"/>
        <w:bottom w:val="none" w:sz="0" w:space="0" w:color="auto"/>
        <w:right w:val="none" w:sz="0" w:space="0" w:color="auto"/>
      </w:divBdr>
    </w:div>
    <w:div w:id="817767090">
      <w:bodyDiv w:val="1"/>
      <w:marLeft w:val="0"/>
      <w:marRight w:val="0"/>
      <w:marTop w:val="0"/>
      <w:marBottom w:val="0"/>
      <w:divBdr>
        <w:top w:val="none" w:sz="0" w:space="0" w:color="auto"/>
        <w:left w:val="none" w:sz="0" w:space="0" w:color="auto"/>
        <w:bottom w:val="none" w:sz="0" w:space="0" w:color="auto"/>
        <w:right w:val="none" w:sz="0" w:space="0" w:color="auto"/>
      </w:divBdr>
    </w:div>
    <w:div w:id="829104866">
      <w:bodyDiv w:val="1"/>
      <w:marLeft w:val="0"/>
      <w:marRight w:val="0"/>
      <w:marTop w:val="0"/>
      <w:marBottom w:val="0"/>
      <w:divBdr>
        <w:top w:val="none" w:sz="0" w:space="0" w:color="auto"/>
        <w:left w:val="none" w:sz="0" w:space="0" w:color="auto"/>
        <w:bottom w:val="none" w:sz="0" w:space="0" w:color="auto"/>
        <w:right w:val="none" w:sz="0" w:space="0" w:color="auto"/>
      </w:divBdr>
    </w:div>
    <w:div w:id="859050115">
      <w:bodyDiv w:val="1"/>
      <w:marLeft w:val="0"/>
      <w:marRight w:val="0"/>
      <w:marTop w:val="0"/>
      <w:marBottom w:val="0"/>
      <w:divBdr>
        <w:top w:val="none" w:sz="0" w:space="0" w:color="auto"/>
        <w:left w:val="none" w:sz="0" w:space="0" w:color="auto"/>
        <w:bottom w:val="none" w:sz="0" w:space="0" w:color="auto"/>
        <w:right w:val="none" w:sz="0" w:space="0" w:color="auto"/>
      </w:divBdr>
    </w:div>
    <w:div w:id="863792112">
      <w:bodyDiv w:val="1"/>
      <w:marLeft w:val="0"/>
      <w:marRight w:val="0"/>
      <w:marTop w:val="0"/>
      <w:marBottom w:val="0"/>
      <w:divBdr>
        <w:top w:val="none" w:sz="0" w:space="0" w:color="auto"/>
        <w:left w:val="none" w:sz="0" w:space="0" w:color="auto"/>
        <w:bottom w:val="none" w:sz="0" w:space="0" w:color="auto"/>
        <w:right w:val="none" w:sz="0" w:space="0" w:color="auto"/>
      </w:divBdr>
    </w:div>
    <w:div w:id="886378091">
      <w:bodyDiv w:val="1"/>
      <w:marLeft w:val="0"/>
      <w:marRight w:val="0"/>
      <w:marTop w:val="0"/>
      <w:marBottom w:val="0"/>
      <w:divBdr>
        <w:top w:val="none" w:sz="0" w:space="0" w:color="auto"/>
        <w:left w:val="none" w:sz="0" w:space="0" w:color="auto"/>
        <w:bottom w:val="none" w:sz="0" w:space="0" w:color="auto"/>
        <w:right w:val="none" w:sz="0" w:space="0" w:color="auto"/>
      </w:divBdr>
      <w:divsChild>
        <w:div w:id="1319075252">
          <w:marLeft w:val="0"/>
          <w:marRight w:val="0"/>
          <w:marTop w:val="96"/>
          <w:marBottom w:val="0"/>
          <w:divBdr>
            <w:top w:val="none" w:sz="0" w:space="0" w:color="auto"/>
            <w:left w:val="none" w:sz="0" w:space="0" w:color="auto"/>
            <w:bottom w:val="none" w:sz="0" w:space="0" w:color="auto"/>
            <w:right w:val="none" w:sz="0" w:space="0" w:color="auto"/>
          </w:divBdr>
        </w:div>
        <w:div w:id="501894468">
          <w:marLeft w:val="0"/>
          <w:marRight w:val="0"/>
          <w:marTop w:val="96"/>
          <w:marBottom w:val="0"/>
          <w:divBdr>
            <w:top w:val="none" w:sz="0" w:space="0" w:color="auto"/>
            <w:left w:val="none" w:sz="0" w:space="0" w:color="auto"/>
            <w:bottom w:val="none" w:sz="0" w:space="0" w:color="auto"/>
            <w:right w:val="none" w:sz="0" w:space="0" w:color="auto"/>
          </w:divBdr>
        </w:div>
        <w:div w:id="1362559448">
          <w:marLeft w:val="0"/>
          <w:marRight w:val="0"/>
          <w:marTop w:val="96"/>
          <w:marBottom w:val="0"/>
          <w:divBdr>
            <w:top w:val="none" w:sz="0" w:space="0" w:color="auto"/>
            <w:left w:val="none" w:sz="0" w:space="0" w:color="auto"/>
            <w:bottom w:val="none" w:sz="0" w:space="0" w:color="auto"/>
            <w:right w:val="none" w:sz="0" w:space="0" w:color="auto"/>
          </w:divBdr>
        </w:div>
      </w:divsChild>
    </w:div>
    <w:div w:id="918711415">
      <w:bodyDiv w:val="1"/>
      <w:marLeft w:val="0"/>
      <w:marRight w:val="0"/>
      <w:marTop w:val="0"/>
      <w:marBottom w:val="0"/>
      <w:divBdr>
        <w:top w:val="none" w:sz="0" w:space="0" w:color="auto"/>
        <w:left w:val="none" w:sz="0" w:space="0" w:color="auto"/>
        <w:bottom w:val="none" w:sz="0" w:space="0" w:color="auto"/>
        <w:right w:val="none" w:sz="0" w:space="0" w:color="auto"/>
      </w:divBdr>
    </w:div>
    <w:div w:id="926619360">
      <w:bodyDiv w:val="1"/>
      <w:marLeft w:val="0"/>
      <w:marRight w:val="0"/>
      <w:marTop w:val="0"/>
      <w:marBottom w:val="0"/>
      <w:divBdr>
        <w:top w:val="none" w:sz="0" w:space="0" w:color="auto"/>
        <w:left w:val="none" w:sz="0" w:space="0" w:color="auto"/>
        <w:bottom w:val="none" w:sz="0" w:space="0" w:color="auto"/>
        <w:right w:val="none" w:sz="0" w:space="0" w:color="auto"/>
      </w:divBdr>
    </w:div>
    <w:div w:id="988942011">
      <w:bodyDiv w:val="1"/>
      <w:marLeft w:val="0"/>
      <w:marRight w:val="0"/>
      <w:marTop w:val="0"/>
      <w:marBottom w:val="0"/>
      <w:divBdr>
        <w:top w:val="none" w:sz="0" w:space="0" w:color="auto"/>
        <w:left w:val="none" w:sz="0" w:space="0" w:color="auto"/>
        <w:bottom w:val="none" w:sz="0" w:space="0" w:color="auto"/>
        <w:right w:val="none" w:sz="0" w:space="0" w:color="auto"/>
      </w:divBdr>
    </w:div>
    <w:div w:id="999581007">
      <w:bodyDiv w:val="1"/>
      <w:marLeft w:val="0"/>
      <w:marRight w:val="0"/>
      <w:marTop w:val="0"/>
      <w:marBottom w:val="0"/>
      <w:divBdr>
        <w:top w:val="none" w:sz="0" w:space="0" w:color="auto"/>
        <w:left w:val="none" w:sz="0" w:space="0" w:color="auto"/>
        <w:bottom w:val="none" w:sz="0" w:space="0" w:color="auto"/>
        <w:right w:val="none" w:sz="0" w:space="0" w:color="auto"/>
      </w:divBdr>
    </w:div>
    <w:div w:id="1070737784">
      <w:bodyDiv w:val="1"/>
      <w:marLeft w:val="0"/>
      <w:marRight w:val="0"/>
      <w:marTop w:val="0"/>
      <w:marBottom w:val="0"/>
      <w:divBdr>
        <w:top w:val="none" w:sz="0" w:space="0" w:color="auto"/>
        <w:left w:val="none" w:sz="0" w:space="0" w:color="auto"/>
        <w:bottom w:val="none" w:sz="0" w:space="0" w:color="auto"/>
        <w:right w:val="none" w:sz="0" w:space="0" w:color="auto"/>
      </w:divBdr>
    </w:div>
    <w:div w:id="1090269990">
      <w:bodyDiv w:val="1"/>
      <w:marLeft w:val="0"/>
      <w:marRight w:val="0"/>
      <w:marTop w:val="0"/>
      <w:marBottom w:val="0"/>
      <w:divBdr>
        <w:top w:val="none" w:sz="0" w:space="0" w:color="auto"/>
        <w:left w:val="none" w:sz="0" w:space="0" w:color="auto"/>
        <w:bottom w:val="none" w:sz="0" w:space="0" w:color="auto"/>
        <w:right w:val="none" w:sz="0" w:space="0" w:color="auto"/>
      </w:divBdr>
      <w:divsChild>
        <w:div w:id="466510900">
          <w:marLeft w:val="0"/>
          <w:marRight w:val="0"/>
          <w:marTop w:val="0"/>
          <w:marBottom w:val="0"/>
          <w:divBdr>
            <w:top w:val="none" w:sz="0" w:space="0" w:color="auto"/>
            <w:left w:val="none" w:sz="0" w:space="0" w:color="auto"/>
            <w:bottom w:val="none" w:sz="0" w:space="0" w:color="auto"/>
            <w:right w:val="none" w:sz="0" w:space="0" w:color="auto"/>
          </w:divBdr>
        </w:div>
      </w:divsChild>
    </w:div>
    <w:div w:id="1159155603">
      <w:bodyDiv w:val="1"/>
      <w:marLeft w:val="0"/>
      <w:marRight w:val="0"/>
      <w:marTop w:val="0"/>
      <w:marBottom w:val="0"/>
      <w:divBdr>
        <w:top w:val="none" w:sz="0" w:space="0" w:color="auto"/>
        <w:left w:val="none" w:sz="0" w:space="0" w:color="auto"/>
        <w:bottom w:val="none" w:sz="0" w:space="0" w:color="auto"/>
        <w:right w:val="none" w:sz="0" w:space="0" w:color="auto"/>
      </w:divBdr>
      <w:divsChild>
        <w:div w:id="289673017">
          <w:marLeft w:val="0"/>
          <w:marRight w:val="0"/>
          <w:marTop w:val="96"/>
          <w:marBottom w:val="0"/>
          <w:divBdr>
            <w:top w:val="none" w:sz="0" w:space="0" w:color="auto"/>
            <w:left w:val="none" w:sz="0" w:space="0" w:color="auto"/>
            <w:bottom w:val="none" w:sz="0" w:space="0" w:color="auto"/>
            <w:right w:val="none" w:sz="0" w:space="0" w:color="auto"/>
          </w:divBdr>
        </w:div>
        <w:div w:id="477576871">
          <w:marLeft w:val="0"/>
          <w:marRight w:val="0"/>
          <w:marTop w:val="96"/>
          <w:marBottom w:val="0"/>
          <w:divBdr>
            <w:top w:val="none" w:sz="0" w:space="0" w:color="auto"/>
            <w:left w:val="none" w:sz="0" w:space="0" w:color="auto"/>
            <w:bottom w:val="none" w:sz="0" w:space="0" w:color="auto"/>
            <w:right w:val="none" w:sz="0" w:space="0" w:color="auto"/>
          </w:divBdr>
        </w:div>
        <w:div w:id="406996582">
          <w:marLeft w:val="0"/>
          <w:marRight w:val="0"/>
          <w:marTop w:val="96"/>
          <w:marBottom w:val="0"/>
          <w:divBdr>
            <w:top w:val="none" w:sz="0" w:space="0" w:color="auto"/>
            <w:left w:val="none" w:sz="0" w:space="0" w:color="auto"/>
            <w:bottom w:val="none" w:sz="0" w:space="0" w:color="auto"/>
            <w:right w:val="none" w:sz="0" w:space="0" w:color="auto"/>
          </w:divBdr>
        </w:div>
      </w:divsChild>
    </w:div>
    <w:div w:id="1185090592">
      <w:bodyDiv w:val="1"/>
      <w:marLeft w:val="0"/>
      <w:marRight w:val="0"/>
      <w:marTop w:val="0"/>
      <w:marBottom w:val="0"/>
      <w:divBdr>
        <w:top w:val="none" w:sz="0" w:space="0" w:color="auto"/>
        <w:left w:val="none" w:sz="0" w:space="0" w:color="auto"/>
        <w:bottom w:val="none" w:sz="0" w:space="0" w:color="auto"/>
        <w:right w:val="none" w:sz="0" w:space="0" w:color="auto"/>
      </w:divBdr>
      <w:divsChild>
        <w:div w:id="731922762">
          <w:marLeft w:val="0"/>
          <w:marRight w:val="0"/>
          <w:marTop w:val="0"/>
          <w:marBottom w:val="0"/>
          <w:divBdr>
            <w:top w:val="none" w:sz="0" w:space="0" w:color="auto"/>
            <w:left w:val="none" w:sz="0" w:space="0" w:color="auto"/>
            <w:bottom w:val="none" w:sz="0" w:space="0" w:color="auto"/>
            <w:right w:val="none" w:sz="0" w:space="0" w:color="auto"/>
          </w:divBdr>
        </w:div>
      </w:divsChild>
    </w:div>
    <w:div w:id="1197160619">
      <w:bodyDiv w:val="1"/>
      <w:marLeft w:val="0"/>
      <w:marRight w:val="0"/>
      <w:marTop w:val="0"/>
      <w:marBottom w:val="0"/>
      <w:divBdr>
        <w:top w:val="none" w:sz="0" w:space="0" w:color="auto"/>
        <w:left w:val="none" w:sz="0" w:space="0" w:color="auto"/>
        <w:bottom w:val="none" w:sz="0" w:space="0" w:color="auto"/>
        <w:right w:val="none" w:sz="0" w:space="0" w:color="auto"/>
      </w:divBdr>
      <w:divsChild>
        <w:div w:id="299578340">
          <w:marLeft w:val="0"/>
          <w:marRight w:val="0"/>
          <w:marTop w:val="96"/>
          <w:marBottom w:val="0"/>
          <w:divBdr>
            <w:top w:val="none" w:sz="0" w:space="0" w:color="auto"/>
            <w:left w:val="none" w:sz="0" w:space="0" w:color="auto"/>
            <w:bottom w:val="none" w:sz="0" w:space="0" w:color="auto"/>
            <w:right w:val="none" w:sz="0" w:space="0" w:color="auto"/>
          </w:divBdr>
        </w:div>
        <w:div w:id="1274173343">
          <w:marLeft w:val="0"/>
          <w:marRight w:val="0"/>
          <w:marTop w:val="96"/>
          <w:marBottom w:val="0"/>
          <w:divBdr>
            <w:top w:val="none" w:sz="0" w:space="0" w:color="auto"/>
            <w:left w:val="none" w:sz="0" w:space="0" w:color="auto"/>
            <w:bottom w:val="none" w:sz="0" w:space="0" w:color="auto"/>
            <w:right w:val="none" w:sz="0" w:space="0" w:color="auto"/>
          </w:divBdr>
        </w:div>
      </w:divsChild>
    </w:div>
    <w:div w:id="1286963077">
      <w:bodyDiv w:val="1"/>
      <w:marLeft w:val="0"/>
      <w:marRight w:val="0"/>
      <w:marTop w:val="0"/>
      <w:marBottom w:val="0"/>
      <w:divBdr>
        <w:top w:val="none" w:sz="0" w:space="0" w:color="auto"/>
        <w:left w:val="none" w:sz="0" w:space="0" w:color="auto"/>
        <w:bottom w:val="none" w:sz="0" w:space="0" w:color="auto"/>
        <w:right w:val="none" w:sz="0" w:space="0" w:color="auto"/>
      </w:divBdr>
    </w:div>
    <w:div w:id="1297027114">
      <w:bodyDiv w:val="1"/>
      <w:marLeft w:val="0"/>
      <w:marRight w:val="0"/>
      <w:marTop w:val="0"/>
      <w:marBottom w:val="0"/>
      <w:divBdr>
        <w:top w:val="none" w:sz="0" w:space="0" w:color="auto"/>
        <w:left w:val="none" w:sz="0" w:space="0" w:color="auto"/>
        <w:bottom w:val="none" w:sz="0" w:space="0" w:color="auto"/>
        <w:right w:val="none" w:sz="0" w:space="0" w:color="auto"/>
      </w:divBdr>
    </w:div>
    <w:div w:id="1332180545">
      <w:bodyDiv w:val="1"/>
      <w:marLeft w:val="0"/>
      <w:marRight w:val="0"/>
      <w:marTop w:val="0"/>
      <w:marBottom w:val="0"/>
      <w:divBdr>
        <w:top w:val="none" w:sz="0" w:space="0" w:color="auto"/>
        <w:left w:val="none" w:sz="0" w:space="0" w:color="auto"/>
        <w:bottom w:val="none" w:sz="0" w:space="0" w:color="auto"/>
        <w:right w:val="none" w:sz="0" w:space="0" w:color="auto"/>
      </w:divBdr>
      <w:divsChild>
        <w:div w:id="924725123">
          <w:marLeft w:val="0"/>
          <w:marRight w:val="0"/>
          <w:marTop w:val="0"/>
          <w:marBottom w:val="0"/>
          <w:divBdr>
            <w:top w:val="none" w:sz="0" w:space="0" w:color="auto"/>
            <w:left w:val="none" w:sz="0" w:space="0" w:color="auto"/>
            <w:bottom w:val="none" w:sz="0" w:space="0" w:color="auto"/>
            <w:right w:val="none" w:sz="0" w:space="0" w:color="auto"/>
          </w:divBdr>
        </w:div>
      </w:divsChild>
    </w:div>
    <w:div w:id="1342927298">
      <w:bodyDiv w:val="1"/>
      <w:marLeft w:val="0"/>
      <w:marRight w:val="0"/>
      <w:marTop w:val="0"/>
      <w:marBottom w:val="0"/>
      <w:divBdr>
        <w:top w:val="none" w:sz="0" w:space="0" w:color="auto"/>
        <w:left w:val="none" w:sz="0" w:space="0" w:color="auto"/>
        <w:bottom w:val="none" w:sz="0" w:space="0" w:color="auto"/>
        <w:right w:val="none" w:sz="0" w:space="0" w:color="auto"/>
      </w:divBdr>
      <w:divsChild>
        <w:div w:id="331685569">
          <w:marLeft w:val="0"/>
          <w:marRight w:val="0"/>
          <w:marTop w:val="0"/>
          <w:marBottom w:val="0"/>
          <w:divBdr>
            <w:top w:val="none" w:sz="0" w:space="0" w:color="auto"/>
            <w:left w:val="none" w:sz="0" w:space="0" w:color="auto"/>
            <w:bottom w:val="none" w:sz="0" w:space="0" w:color="auto"/>
            <w:right w:val="none" w:sz="0" w:space="0" w:color="auto"/>
          </w:divBdr>
        </w:div>
      </w:divsChild>
    </w:div>
    <w:div w:id="1362508765">
      <w:bodyDiv w:val="1"/>
      <w:marLeft w:val="0"/>
      <w:marRight w:val="0"/>
      <w:marTop w:val="0"/>
      <w:marBottom w:val="0"/>
      <w:divBdr>
        <w:top w:val="none" w:sz="0" w:space="0" w:color="auto"/>
        <w:left w:val="none" w:sz="0" w:space="0" w:color="auto"/>
        <w:bottom w:val="none" w:sz="0" w:space="0" w:color="auto"/>
        <w:right w:val="none" w:sz="0" w:space="0" w:color="auto"/>
      </w:divBdr>
    </w:div>
    <w:div w:id="1409500567">
      <w:bodyDiv w:val="1"/>
      <w:marLeft w:val="0"/>
      <w:marRight w:val="0"/>
      <w:marTop w:val="0"/>
      <w:marBottom w:val="0"/>
      <w:divBdr>
        <w:top w:val="none" w:sz="0" w:space="0" w:color="auto"/>
        <w:left w:val="none" w:sz="0" w:space="0" w:color="auto"/>
        <w:bottom w:val="none" w:sz="0" w:space="0" w:color="auto"/>
        <w:right w:val="none" w:sz="0" w:space="0" w:color="auto"/>
      </w:divBdr>
    </w:div>
    <w:div w:id="1590307880">
      <w:bodyDiv w:val="1"/>
      <w:marLeft w:val="0"/>
      <w:marRight w:val="0"/>
      <w:marTop w:val="0"/>
      <w:marBottom w:val="0"/>
      <w:divBdr>
        <w:top w:val="none" w:sz="0" w:space="0" w:color="auto"/>
        <w:left w:val="none" w:sz="0" w:space="0" w:color="auto"/>
        <w:bottom w:val="none" w:sz="0" w:space="0" w:color="auto"/>
        <w:right w:val="none" w:sz="0" w:space="0" w:color="auto"/>
      </w:divBdr>
    </w:div>
    <w:div w:id="1606619242">
      <w:bodyDiv w:val="1"/>
      <w:marLeft w:val="0"/>
      <w:marRight w:val="0"/>
      <w:marTop w:val="0"/>
      <w:marBottom w:val="0"/>
      <w:divBdr>
        <w:top w:val="none" w:sz="0" w:space="0" w:color="auto"/>
        <w:left w:val="none" w:sz="0" w:space="0" w:color="auto"/>
        <w:bottom w:val="none" w:sz="0" w:space="0" w:color="auto"/>
        <w:right w:val="none" w:sz="0" w:space="0" w:color="auto"/>
      </w:divBdr>
    </w:div>
    <w:div w:id="1645701821">
      <w:bodyDiv w:val="1"/>
      <w:marLeft w:val="0"/>
      <w:marRight w:val="0"/>
      <w:marTop w:val="0"/>
      <w:marBottom w:val="0"/>
      <w:divBdr>
        <w:top w:val="none" w:sz="0" w:space="0" w:color="auto"/>
        <w:left w:val="none" w:sz="0" w:space="0" w:color="auto"/>
        <w:bottom w:val="none" w:sz="0" w:space="0" w:color="auto"/>
        <w:right w:val="none" w:sz="0" w:space="0" w:color="auto"/>
      </w:divBdr>
    </w:div>
    <w:div w:id="1694185202">
      <w:bodyDiv w:val="1"/>
      <w:marLeft w:val="0"/>
      <w:marRight w:val="0"/>
      <w:marTop w:val="0"/>
      <w:marBottom w:val="0"/>
      <w:divBdr>
        <w:top w:val="none" w:sz="0" w:space="0" w:color="auto"/>
        <w:left w:val="none" w:sz="0" w:space="0" w:color="auto"/>
        <w:bottom w:val="none" w:sz="0" w:space="0" w:color="auto"/>
        <w:right w:val="none" w:sz="0" w:space="0" w:color="auto"/>
      </w:divBdr>
    </w:div>
    <w:div w:id="1711372037">
      <w:bodyDiv w:val="1"/>
      <w:marLeft w:val="0"/>
      <w:marRight w:val="0"/>
      <w:marTop w:val="0"/>
      <w:marBottom w:val="0"/>
      <w:divBdr>
        <w:top w:val="none" w:sz="0" w:space="0" w:color="auto"/>
        <w:left w:val="none" w:sz="0" w:space="0" w:color="auto"/>
        <w:bottom w:val="none" w:sz="0" w:space="0" w:color="auto"/>
        <w:right w:val="none" w:sz="0" w:space="0" w:color="auto"/>
      </w:divBdr>
    </w:div>
    <w:div w:id="1765375127">
      <w:bodyDiv w:val="1"/>
      <w:marLeft w:val="0"/>
      <w:marRight w:val="0"/>
      <w:marTop w:val="0"/>
      <w:marBottom w:val="0"/>
      <w:divBdr>
        <w:top w:val="none" w:sz="0" w:space="0" w:color="auto"/>
        <w:left w:val="none" w:sz="0" w:space="0" w:color="auto"/>
        <w:bottom w:val="none" w:sz="0" w:space="0" w:color="auto"/>
        <w:right w:val="none" w:sz="0" w:space="0" w:color="auto"/>
      </w:divBdr>
    </w:div>
    <w:div w:id="1790082662">
      <w:bodyDiv w:val="1"/>
      <w:marLeft w:val="0"/>
      <w:marRight w:val="0"/>
      <w:marTop w:val="0"/>
      <w:marBottom w:val="0"/>
      <w:divBdr>
        <w:top w:val="none" w:sz="0" w:space="0" w:color="auto"/>
        <w:left w:val="none" w:sz="0" w:space="0" w:color="auto"/>
        <w:bottom w:val="none" w:sz="0" w:space="0" w:color="auto"/>
        <w:right w:val="none" w:sz="0" w:space="0" w:color="auto"/>
      </w:divBdr>
      <w:divsChild>
        <w:div w:id="1185939579">
          <w:marLeft w:val="0"/>
          <w:marRight w:val="0"/>
          <w:marTop w:val="0"/>
          <w:marBottom w:val="0"/>
          <w:divBdr>
            <w:top w:val="none" w:sz="0" w:space="0" w:color="auto"/>
            <w:left w:val="none" w:sz="0" w:space="0" w:color="auto"/>
            <w:bottom w:val="none" w:sz="0" w:space="0" w:color="auto"/>
            <w:right w:val="none" w:sz="0" w:space="0" w:color="auto"/>
          </w:divBdr>
        </w:div>
      </w:divsChild>
    </w:div>
    <w:div w:id="1859780747">
      <w:bodyDiv w:val="1"/>
      <w:marLeft w:val="0"/>
      <w:marRight w:val="0"/>
      <w:marTop w:val="0"/>
      <w:marBottom w:val="0"/>
      <w:divBdr>
        <w:top w:val="none" w:sz="0" w:space="0" w:color="auto"/>
        <w:left w:val="none" w:sz="0" w:space="0" w:color="auto"/>
        <w:bottom w:val="none" w:sz="0" w:space="0" w:color="auto"/>
        <w:right w:val="none" w:sz="0" w:space="0" w:color="auto"/>
      </w:divBdr>
      <w:divsChild>
        <w:div w:id="259918601">
          <w:marLeft w:val="0"/>
          <w:marRight w:val="0"/>
          <w:marTop w:val="0"/>
          <w:marBottom w:val="0"/>
          <w:divBdr>
            <w:top w:val="none" w:sz="0" w:space="0" w:color="auto"/>
            <w:left w:val="none" w:sz="0" w:space="0" w:color="auto"/>
            <w:bottom w:val="none" w:sz="0" w:space="0" w:color="auto"/>
            <w:right w:val="none" w:sz="0" w:space="0" w:color="auto"/>
          </w:divBdr>
        </w:div>
      </w:divsChild>
    </w:div>
    <w:div w:id="1891457534">
      <w:bodyDiv w:val="1"/>
      <w:marLeft w:val="0"/>
      <w:marRight w:val="0"/>
      <w:marTop w:val="0"/>
      <w:marBottom w:val="0"/>
      <w:divBdr>
        <w:top w:val="none" w:sz="0" w:space="0" w:color="auto"/>
        <w:left w:val="none" w:sz="0" w:space="0" w:color="auto"/>
        <w:bottom w:val="none" w:sz="0" w:space="0" w:color="auto"/>
        <w:right w:val="none" w:sz="0" w:space="0" w:color="auto"/>
      </w:divBdr>
    </w:div>
    <w:div w:id="1985347809">
      <w:bodyDiv w:val="1"/>
      <w:marLeft w:val="0"/>
      <w:marRight w:val="0"/>
      <w:marTop w:val="0"/>
      <w:marBottom w:val="0"/>
      <w:divBdr>
        <w:top w:val="none" w:sz="0" w:space="0" w:color="auto"/>
        <w:left w:val="none" w:sz="0" w:space="0" w:color="auto"/>
        <w:bottom w:val="none" w:sz="0" w:space="0" w:color="auto"/>
        <w:right w:val="none" w:sz="0" w:space="0" w:color="auto"/>
      </w:divBdr>
    </w:div>
    <w:div w:id="2049257240">
      <w:bodyDiv w:val="1"/>
      <w:marLeft w:val="0"/>
      <w:marRight w:val="0"/>
      <w:marTop w:val="0"/>
      <w:marBottom w:val="0"/>
      <w:divBdr>
        <w:top w:val="none" w:sz="0" w:space="0" w:color="auto"/>
        <w:left w:val="none" w:sz="0" w:space="0" w:color="auto"/>
        <w:bottom w:val="none" w:sz="0" w:space="0" w:color="auto"/>
        <w:right w:val="none" w:sz="0" w:space="0" w:color="auto"/>
      </w:divBdr>
    </w:div>
    <w:div w:id="2080250988">
      <w:bodyDiv w:val="1"/>
      <w:marLeft w:val="0"/>
      <w:marRight w:val="0"/>
      <w:marTop w:val="0"/>
      <w:marBottom w:val="0"/>
      <w:divBdr>
        <w:top w:val="none" w:sz="0" w:space="0" w:color="auto"/>
        <w:left w:val="none" w:sz="0" w:space="0" w:color="auto"/>
        <w:bottom w:val="none" w:sz="0" w:space="0" w:color="auto"/>
        <w:right w:val="none" w:sz="0" w:space="0" w:color="auto"/>
      </w:divBdr>
    </w:div>
    <w:div w:id="2087723262">
      <w:bodyDiv w:val="1"/>
      <w:marLeft w:val="0"/>
      <w:marRight w:val="0"/>
      <w:marTop w:val="0"/>
      <w:marBottom w:val="0"/>
      <w:divBdr>
        <w:top w:val="none" w:sz="0" w:space="0" w:color="auto"/>
        <w:left w:val="none" w:sz="0" w:space="0" w:color="auto"/>
        <w:bottom w:val="none" w:sz="0" w:space="0" w:color="auto"/>
        <w:right w:val="none" w:sz="0" w:space="0" w:color="auto"/>
      </w:divBdr>
    </w:div>
    <w:div w:id="211408558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hyperlink" Target="http://open.eucalyptus.com/wiki/EucalyptusNetworkConfiguration_v2.0" TargetMode="External"/><Relationship Id="rId17" Type="http://schemas.openxmlformats.org/officeDocument/2006/relationships/hyperlink" Target="http://sourceforge.net/projects/myhadoop/" TargetMode="External"/><Relationship Id="rId18" Type="http://schemas.openxmlformats.org/officeDocument/2006/relationships/hyperlink" Target="http://www.iterativemapreduce.org/"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0009946b380254e0/technologi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old:Documents:ussage-tutori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319457255343082"/>
          <c:y val="0.0544616673648932"/>
          <c:w val="0.49045775528059"/>
          <c:h val="0.83341261227977"/>
        </c:manualLayout>
      </c:layout>
      <c:barChart>
        <c:barDir val="bar"/>
        <c:grouping val="clustered"/>
        <c:varyColors val="0"/>
        <c:ser>
          <c:idx val="0"/>
          <c:order val="0"/>
          <c:invertIfNegative val="0"/>
          <c:dLbls>
            <c:txPr>
              <a:bodyPr/>
              <a:lstStyle/>
              <a:p>
                <a:pPr>
                  <a:defRPr sz="800"/>
                </a:pPr>
                <a:endParaRPr lang="en-US"/>
              </a:p>
            </c:txPr>
            <c:showLegendKey val="0"/>
            <c:showVal val="1"/>
            <c:showCatName val="0"/>
            <c:showSerName val="0"/>
            <c:showPercent val="0"/>
            <c:showBubbleSize val="0"/>
            <c:showLeaderLines val="0"/>
          </c:dLbls>
          <c:cat>
            <c:strRef>
              <c:f>Sheet1!$A$1:$A$16</c:f>
              <c:strCache>
                <c:ptCount val="16"/>
                <c:pt idx="0">
                  <c:v>PAPI </c:v>
                </c:pt>
                <c:pt idx="1">
                  <c:v>Pegasus </c:v>
                </c:pt>
                <c:pt idx="2">
                  <c:v>Vampir </c:v>
                </c:pt>
                <c:pt idx="3">
                  <c:v>Globus </c:v>
                </c:pt>
                <c:pt idx="4">
                  <c:v>gLite </c:v>
                </c:pt>
                <c:pt idx="5">
                  <c:v>Unicore 6</c:v>
                </c:pt>
                <c:pt idx="6">
                  <c:v>Genesis II </c:v>
                </c:pt>
                <c:pt idx="7">
                  <c:v>OpenNebula </c:v>
                </c:pt>
                <c:pt idx="8">
                  <c:v>OpenStack</c:v>
                </c:pt>
                <c:pt idx="9">
                  <c:v>Twister </c:v>
                </c:pt>
                <c:pt idx="10">
                  <c:v>XSEDE Software Stack</c:v>
                </c:pt>
                <c:pt idx="11">
                  <c:v>MapReduce </c:v>
                </c:pt>
                <c:pt idx="12">
                  <c:v>Hadoop </c:v>
                </c:pt>
                <c:pt idx="13">
                  <c:v>HPC</c:v>
                </c:pt>
                <c:pt idx="14">
                  <c:v>Eucalyptus </c:v>
                </c:pt>
                <c:pt idx="15">
                  <c:v>Nimbus </c:v>
                </c:pt>
              </c:strCache>
            </c:strRef>
          </c:cat>
          <c:val>
            <c:numRef>
              <c:f>Sheet1!$C$1:$C$16</c:f>
              <c:numCache>
                <c:formatCode>0.00%</c:formatCode>
                <c:ptCount val="16"/>
                <c:pt idx="0">
                  <c:v>0.023</c:v>
                </c:pt>
                <c:pt idx="1">
                  <c:v>0.04</c:v>
                </c:pt>
                <c:pt idx="2">
                  <c:v>0.04</c:v>
                </c:pt>
                <c:pt idx="3">
                  <c:v>0.046</c:v>
                </c:pt>
                <c:pt idx="4">
                  <c:v>0.086</c:v>
                </c:pt>
                <c:pt idx="5">
                  <c:v>0.086</c:v>
                </c:pt>
                <c:pt idx="6">
                  <c:v>0.149</c:v>
                </c:pt>
                <c:pt idx="7">
                  <c:v>0.155</c:v>
                </c:pt>
                <c:pt idx="8">
                  <c:v>0.155</c:v>
                </c:pt>
                <c:pt idx="9">
                  <c:v>0.155</c:v>
                </c:pt>
                <c:pt idx="10">
                  <c:v>0.236</c:v>
                </c:pt>
                <c:pt idx="11">
                  <c:v>0.328</c:v>
                </c:pt>
                <c:pt idx="12">
                  <c:v>0.351</c:v>
                </c:pt>
                <c:pt idx="13">
                  <c:v>0.448</c:v>
                </c:pt>
                <c:pt idx="14">
                  <c:v>0.523</c:v>
                </c:pt>
                <c:pt idx="15">
                  <c:v>0.569</c:v>
                </c:pt>
              </c:numCache>
            </c:numRef>
          </c:val>
        </c:ser>
        <c:dLbls>
          <c:showLegendKey val="0"/>
          <c:showVal val="0"/>
          <c:showCatName val="0"/>
          <c:showSerName val="0"/>
          <c:showPercent val="0"/>
          <c:showBubbleSize val="0"/>
        </c:dLbls>
        <c:gapWidth val="100"/>
        <c:axId val="-429107176"/>
        <c:axId val="-429110296"/>
      </c:barChart>
      <c:valAx>
        <c:axId val="-429110296"/>
        <c:scaling>
          <c:orientation val="minMax"/>
        </c:scaling>
        <c:delete val="0"/>
        <c:axPos val="b"/>
        <c:majorGridlines/>
        <c:numFmt formatCode="0%" sourceLinked="0"/>
        <c:majorTickMark val="out"/>
        <c:minorTickMark val="none"/>
        <c:tickLblPos val="nextTo"/>
        <c:txPr>
          <a:bodyPr rot="-2700000" lIns="2">
            <a:spAutoFit/>
          </a:bodyPr>
          <a:lstStyle/>
          <a:p>
            <a:pPr>
              <a:defRPr sz="800"/>
            </a:pPr>
            <a:endParaRPr lang="en-US"/>
          </a:p>
        </c:txPr>
        <c:crossAx val="-429107176"/>
        <c:crosses val="autoZero"/>
        <c:crossBetween val="between"/>
      </c:valAx>
      <c:catAx>
        <c:axId val="-429107176"/>
        <c:scaling>
          <c:orientation val="minMax"/>
        </c:scaling>
        <c:delete val="0"/>
        <c:axPos val="l"/>
        <c:majorTickMark val="out"/>
        <c:minorTickMark val="none"/>
        <c:tickLblPos val="nextTo"/>
        <c:txPr>
          <a:bodyPr/>
          <a:lstStyle/>
          <a:p>
            <a:pPr>
              <a:defRPr sz="800"/>
            </a:pPr>
            <a:endParaRPr lang="en-US"/>
          </a:p>
        </c:txPr>
        <c:crossAx val="-429110296"/>
        <c:crosses val="autoZero"/>
        <c:auto val="1"/>
        <c:lblAlgn val="ctr"/>
        <c:lblOffset val="100"/>
        <c:noMultiLvlLbl val="0"/>
      </c:cat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1"/>
    <c:plotArea>
      <c:layout/>
      <c:pieChart>
        <c:varyColors val="1"/>
        <c:ser>
          <c:idx val="0"/>
          <c:order val="0"/>
          <c:dPt>
            <c:idx val="5"/>
            <c:bubble3D val="0"/>
            <c:explosion val="1"/>
          </c:dPt>
          <c:dLbls>
            <c:dLbl>
              <c:idx val="2"/>
              <c:tx>
                <c:rich>
                  <a:bodyPr/>
                  <a:lstStyle/>
                  <a:p>
                    <a:r>
                      <a:rPr lang="en-US"/>
                      <a:t>other Domain Science 
14%</a:t>
                    </a:r>
                  </a:p>
                </c:rich>
              </c:tx>
              <c:showLegendKey val="0"/>
              <c:showVal val="0"/>
              <c:showCatName val="1"/>
              <c:showSerName val="0"/>
              <c:showPercent val="1"/>
              <c:showBubbleSize val="0"/>
            </c:dLbl>
            <c:dLbl>
              <c:idx val="4"/>
              <c:tx>
                <c:rich>
                  <a:bodyPr/>
                  <a:lstStyle/>
                  <a:p>
                    <a:r>
                      <a:rPr lang="en-US" sz="800"/>
                      <a:t>Inter-operability
3%</a:t>
                    </a:r>
                    <a:endParaRPr lang="en-US"/>
                  </a:p>
                </c:rich>
              </c:tx>
              <c:showLegendKey val="0"/>
              <c:showVal val="0"/>
              <c:showCatName val="1"/>
              <c:showSerName val="0"/>
              <c:showPercent val="1"/>
              <c:showBubbleSize val="0"/>
            </c:dLbl>
            <c:txPr>
              <a:bodyPr/>
              <a:lstStyle/>
              <a:p>
                <a:pPr>
                  <a:defRPr sz="800"/>
                </a:pPr>
                <a:endParaRPr lang="en-US"/>
              </a:p>
            </c:txPr>
            <c:showLegendKey val="0"/>
            <c:showVal val="0"/>
            <c:showCatName val="1"/>
            <c:showSerName val="0"/>
            <c:showPercent val="1"/>
            <c:showBubbleSize val="0"/>
            <c:showLeaderLines val="1"/>
          </c:dLbls>
          <c:cat>
            <c:strRef>
              <c:f>Sheet2!$A$1:$A$6</c:f>
              <c:strCache>
                <c:ptCount val="6"/>
                <c:pt idx="0">
                  <c:v>Education</c:v>
                </c:pt>
                <c:pt idx="1">
                  <c:v>Computer Science</c:v>
                </c:pt>
                <c:pt idx="2">
                  <c:v>Domain Science NOT Life Science</c:v>
                </c:pt>
                <c:pt idx="3">
                  <c:v>Life Science</c:v>
                </c:pt>
                <c:pt idx="4">
                  <c:v>Interoperability</c:v>
                </c:pt>
                <c:pt idx="5">
                  <c:v>Technology Evaluation </c:v>
                </c:pt>
              </c:strCache>
            </c:strRef>
          </c:cat>
          <c:val>
            <c:numRef>
              <c:f>Sheet2!$B$1:$B$6</c:f>
              <c:numCache>
                <c:formatCode>General</c:formatCode>
                <c:ptCount val="6"/>
                <c:pt idx="0">
                  <c:v>13.0</c:v>
                </c:pt>
                <c:pt idx="1">
                  <c:v>50.0</c:v>
                </c:pt>
                <c:pt idx="2">
                  <c:v>21.0</c:v>
                </c:pt>
                <c:pt idx="3">
                  <c:v>21.0</c:v>
                </c:pt>
                <c:pt idx="4">
                  <c:v>4.0</c:v>
                </c:pt>
                <c:pt idx="5">
                  <c:v>35.0</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spPr>
    <a:ln>
      <a:noFill/>
    </a:ln>
  </c:spPr>
  <c:txPr>
    <a:bodyPr/>
    <a:lstStyle/>
    <a:p>
      <a:pPr>
        <a:defRPr sz="24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barChart>
        <c:barDir val="col"/>
        <c:grouping val="clustered"/>
        <c:varyColors val="0"/>
        <c:ser>
          <c:idx val="0"/>
          <c:order val="0"/>
          <c:tx>
            <c:strRef>
              <c:f>Sheet1!$B$15</c:f>
              <c:strCache>
                <c:ptCount val="1"/>
                <c:pt idx="0">
                  <c:v>Tutorial Page Hits</c:v>
                </c:pt>
              </c:strCache>
            </c:strRef>
          </c:tx>
          <c:invertIfNegative val="0"/>
          <c:dLbls>
            <c:txPr>
              <a:bodyPr/>
              <a:lstStyle/>
              <a:p>
                <a:pPr>
                  <a:defRPr sz="800"/>
                </a:pPr>
                <a:endParaRPr lang="en-US"/>
              </a:p>
            </c:txPr>
            <c:showLegendKey val="0"/>
            <c:showVal val="1"/>
            <c:showCatName val="0"/>
            <c:showSerName val="0"/>
            <c:showPercent val="0"/>
            <c:showBubbleSize val="0"/>
            <c:showLeaderLines val="0"/>
          </c:dLbls>
          <c:cat>
            <c:strRef>
              <c:f>Sheet1!$A$16:$A$21</c:f>
              <c:strCache>
                <c:ptCount val="6"/>
                <c:pt idx="0">
                  <c:v>Eucalyptus</c:v>
                </c:pt>
                <c:pt idx="1">
                  <c:v>OpenNebula</c:v>
                </c:pt>
                <c:pt idx="2">
                  <c:v>Nimbus</c:v>
                </c:pt>
                <c:pt idx="3">
                  <c:v>Hadoop</c:v>
                </c:pt>
                <c:pt idx="4">
                  <c:v>OpenStack</c:v>
                </c:pt>
                <c:pt idx="5">
                  <c:v>HPC</c:v>
                </c:pt>
              </c:strCache>
            </c:strRef>
          </c:cat>
          <c:val>
            <c:numRef>
              <c:f>Sheet1!$B$16:$B$21</c:f>
              <c:numCache>
                <c:formatCode>General</c:formatCode>
                <c:ptCount val="6"/>
                <c:pt idx="0">
                  <c:v>5307.0</c:v>
                </c:pt>
                <c:pt idx="1">
                  <c:v>4551.0</c:v>
                </c:pt>
                <c:pt idx="2">
                  <c:v>3916.0</c:v>
                </c:pt>
                <c:pt idx="3" formatCode="#,##0">
                  <c:v>1794.0</c:v>
                </c:pt>
                <c:pt idx="4" formatCode="#,##0">
                  <c:v>1265.0</c:v>
                </c:pt>
                <c:pt idx="5" formatCode="#,##0">
                  <c:v>1200.0</c:v>
                </c:pt>
              </c:numCache>
            </c:numRef>
          </c:val>
        </c:ser>
        <c:dLbls>
          <c:showLegendKey val="0"/>
          <c:showVal val="1"/>
          <c:showCatName val="0"/>
          <c:showSerName val="0"/>
          <c:showPercent val="0"/>
          <c:showBubbleSize val="0"/>
        </c:dLbls>
        <c:gapWidth val="150"/>
        <c:axId val="2101746152"/>
        <c:axId val="2108361464"/>
      </c:barChart>
      <c:catAx>
        <c:axId val="2101746152"/>
        <c:scaling>
          <c:orientation val="minMax"/>
        </c:scaling>
        <c:delete val="0"/>
        <c:axPos val="b"/>
        <c:majorTickMark val="out"/>
        <c:minorTickMark val="none"/>
        <c:tickLblPos val="nextTo"/>
        <c:txPr>
          <a:bodyPr/>
          <a:lstStyle/>
          <a:p>
            <a:pPr>
              <a:defRPr sz="800"/>
            </a:pPr>
            <a:endParaRPr lang="en-US"/>
          </a:p>
        </c:txPr>
        <c:crossAx val="2108361464"/>
        <c:crosses val="autoZero"/>
        <c:auto val="1"/>
        <c:lblAlgn val="ctr"/>
        <c:lblOffset val="100"/>
        <c:noMultiLvlLbl val="0"/>
      </c:catAx>
      <c:valAx>
        <c:axId val="2108361464"/>
        <c:scaling>
          <c:orientation val="minMax"/>
        </c:scaling>
        <c:delete val="0"/>
        <c:axPos val="l"/>
        <c:numFmt formatCode="General" sourceLinked="1"/>
        <c:majorTickMark val="out"/>
        <c:minorTickMark val="none"/>
        <c:tickLblPos val="nextTo"/>
        <c:txPr>
          <a:bodyPr/>
          <a:lstStyle/>
          <a:p>
            <a:pPr>
              <a:defRPr sz="800"/>
            </a:pPr>
            <a:endParaRPr lang="en-US"/>
          </a:p>
        </c:txPr>
        <c:crossAx val="2101746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a:themeElements>
    <a:clrScheme nam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E294F-0827-A44A-A47E-10F95080A772}">
  <ds:schemaRefs>
    <ds:schemaRef ds:uri="http://schemas.openxmlformats.org/officeDocument/2006/bibliography"/>
  </ds:schemaRefs>
</ds:datastoreItem>
</file>

<file path=customXml/itemProps2.xml><?xml version="1.0" encoding="utf-8"?>
<ds:datastoreItem xmlns:ds="http://schemas.openxmlformats.org/officeDocument/2006/customXml" ds:itemID="{82DD6DA1-465B-4543-922B-DEF064E93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Pages>
  <Words>8297</Words>
  <Characters>47293</Characters>
  <Application>Microsoft Macintosh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5480</CharactersWithSpaces>
  <SharedDoc>false</SharedDoc>
  <HLinks>
    <vt:vector size="78"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ariant>
        <vt:i4>7733290</vt:i4>
      </vt:variant>
      <vt:variant>
        <vt:i4>34490</vt:i4>
      </vt:variant>
      <vt:variant>
        <vt:i4>1025</vt:i4>
      </vt:variant>
      <vt:variant>
        <vt:i4>1</vt:i4>
      </vt:variant>
      <vt:variant>
        <vt:lpwstr>1fig600.t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Gregor von Laszewski</cp:lastModifiedBy>
  <cp:revision>111</cp:revision>
  <cp:lastPrinted>2012-03-09T01:59:00Z</cp:lastPrinted>
  <dcterms:created xsi:type="dcterms:W3CDTF">2012-03-09T15:20:00Z</dcterms:created>
  <dcterms:modified xsi:type="dcterms:W3CDTF">2012-03-09T21:52:00Z</dcterms:modified>
</cp:coreProperties>
</file>